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CC38BE" w14:textId="14FF5450" w:rsidR="008911F9" w:rsidRPr="00C97862" w:rsidRDefault="008911F9" w:rsidP="00E17B5A">
      <w:pPr>
        <w:pStyle w:val="Title"/>
      </w:pPr>
      <w:r w:rsidRPr="00C97862">
        <w:t xml:space="preserve">False Bay Literature Review </w:t>
      </w:r>
    </w:p>
    <w:p w14:paraId="19B3904B" w14:textId="293EE42B" w:rsidR="001F5F67" w:rsidRPr="00C97862" w:rsidRDefault="001F5F67" w:rsidP="001F5F67">
      <w:pPr>
        <w:pStyle w:val="Heading1"/>
      </w:pPr>
      <w:r w:rsidRPr="00C97862">
        <w:t>Surrounding Waters – Regional influences</w:t>
      </w:r>
    </w:p>
    <w:p w14:paraId="33F7654B" w14:textId="0ED0F4FA" w:rsidR="0019423F" w:rsidRPr="00C97862" w:rsidRDefault="008E2B12" w:rsidP="0019423F">
      <w:r>
        <w:t>“</w:t>
      </w:r>
      <w:r w:rsidRPr="008E2B12">
        <w:t xml:space="preserve">At the mouth of the Bay, along a line joining Cape Point to Cape Hangklip, a set of finite and </w:t>
      </w:r>
      <w:r w:rsidRPr="008E2B12">
        <w:t>time dependent</w:t>
      </w:r>
      <w:r w:rsidRPr="008E2B12">
        <w:t xml:space="preserve"> boundary conditions must operate, particularly near Cape Point where the shelf drops off steeply and there is immediate exposure to events in the open ocean and on the Agulhas Bank (Largier and Swart 1987, Nelson and Polito 1987). The effect will be to force circulation in False Bay in addition to the forcing by local wind stress over the Bay itself.</w:t>
      </w:r>
      <w:r>
        <w:t>”</w:t>
      </w:r>
      <w:r>
        <w:fldChar w:fldCharType="begin"/>
      </w:r>
      <w:r>
        <w:instrText xml:space="preserve"> ADDIN ZOTERO_ITEM CSL_CITATION {"citationID":"quosa2Zi","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fldChar w:fldCharType="separate"/>
      </w:r>
      <w:r w:rsidRPr="008E2B12">
        <w:rPr>
          <w:rFonts w:ascii="Aptos" w:hAnsi="Aptos"/>
        </w:rPr>
        <w:t>(Wainman et al., 1987)</w:t>
      </w:r>
      <w:r>
        <w:fldChar w:fldCharType="end"/>
      </w:r>
    </w:p>
    <w:p w14:paraId="0209B60B" w14:textId="544C47B6" w:rsidR="00095E10" w:rsidRDefault="00F753CE" w:rsidP="00135A9F">
      <w:pPr>
        <w:pStyle w:val="Heading1"/>
      </w:pPr>
      <w:r w:rsidRPr="00C97862">
        <w:t xml:space="preserve">Physical </w:t>
      </w:r>
      <w:r w:rsidR="00555030" w:rsidRPr="00C97862">
        <w:t>Characteristics of False Bay</w:t>
      </w:r>
      <w:r w:rsidR="001F5F67" w:rsidRPr="00C97862">
        <w:t xml:space="preserve"> </w:t>
      </w:r>
    </w:p>
    <w:p w14:paraId="45E82052" w14:textId="33E768C2" w:rsidR="006043BF" w:rsidRDefault="006043BF" w:rsidP="008A3E3E">
      <w:pPr>
        <w:pStyle w:val="Heading2"/>
      </w:pPr>
      <w:r w:rsidRPr="00C97862">
        <w:t>Bathymetry</w:t>
      </w:r>
      <w:r w:rsidR="00901061" w:rsidRPr="00C97862">
        <w:t xml:space="preserve"> and Surrounding Topography</w:t>
      </w:r>
    </w:p>
    <w:p w14:paraId="03DF7898" w14:textId="508BB089" w:rsidR="00135A9F" w:rsidRDefault="00135A9F" w:rsidP="00135A9F">
      <w:r>
        <w:t xml:space="preserve">False Bay is a square-shaped embayment on the southwest coast of South Africa. The central coordinates of the bay, as presented by Flemming (2024), are </w:t>
      </w:r>
      <m:oMath>
        <m:r>
          <w:rPr>
            <w:rFonts w:ascii="Cambria Math" w:hAnsi="Cambria Math"/>
          </w:rPr>
          <m:t>34°</m:t>
        </m:r>
        <m:sSup>
          <m:sSupPr>
            <m:ctrlPr>
              <w:rPr>
                <w:rFonts w:ascii="Cambria Math" w:hAnsi="Cambria Math"/>
                <w:i/>
              </w:rPr>
            </m:ctrlPr>
          </m:sSupPr>
          <m:e>
            <m:r>
              <w:rPr>
                <w:rFonts w:ascii="Cambria Math" w:hAnsi="Cambria Math"/>
              </w:rPr>
              <m:t>14.0</m:t>
            </m:r>
          </m:e>
          <m:sup>
            <m:r>
              <w:rPr>
                <w:rFonts w:ascii="Cambria Math" w:hAnsi="Cambria Math"/>
              </w:rPr>
              <m:t>'</m:t>
            </m:r>
          </m:sup>
        </m:sSup>
        <m:r>
          <w:rPr>
            <w:rFonts w:ascii="Cambria Math" w:hAnsi="Cambria Math"/>
          </w:rPr>
          <m:t>S</m:t>
        </m:r>
      </m:oMath>
      <w:r>
        <w:t xml:space="preserve"> and </w:t>
      </w:r>
      <m:oMath>
        <m:r>
          <w:rPr>
            <w:rFonts w:ascii="Cambria Math" w:hAnsi="Cambria Math"/>
          </w:rPr>
          <m:t>18°39.0'E</m:t>
        </m:r>
      </m:oMath>
      <w:r>
        <w:t xml:space="preserve"> </w:t>
      </w:r>
      <w:r w:rsidRPr="001341B8">
        <w:t>(Figure 1).</w:t>
      </w:r>
      <w:r>
        <w:t xml:space="preserve"> The maximum meridional extension of the bay is ~35 km from northern shore to the latitude crossing Cape Hangklip to the south </w:t>
      </w:r>
      <m:oMath>
        <m:r>
          <w:rPr>
            <w:rFonts w:ascii="Cambria Math" w:hAnsi="Cambria Math"/>
          </w:rPr>
          <m:t>(34°</m:t>
        </m:r>
        <m:sSup>
          <m:sSupPr>
            <m:ctrlPr>
              <w:rPr>
                <w:rFonts w:ascii="Cambria Math" w:hAnsi="Cambria Math"/>
                <w:i/>
              </w:rPr>
            </m:ctrlPr>
          </m:sSupPr>
          <m:e>
            <m:r>
              <w:rPr>
                <w:rFonts w:ascii="Cambria Math" w:hAnsi="Cambria Math"/>
              </w:rPr>
              <m:t>23</m:t>
            </m:r>
          </m:e>
          <m:sup>
            <m:r>
              <w:rPr>
                <w:rFonts w:ascii="Cambria Math" w:hAnsi="Cambria Math"/>
              </w:rPr>
              <m:t>'</m:t>
            </m:r>
          </m:sup>
        </m:sSup>
        <m:r>
          <w:rPr>
            <w:rFonts w:ascii="Cambria Math" w:hAnsi="Cambria Math"/>
          </w:rPr>
          <m:t>S)</m:t>
        </m:r>
      </m:oMath>
      <w:r>
        <w:t xml:space="preserve">, while the zonal counterpart is ~39 km between Fish Hoek and Gordon’s Bay </w:t>
      </w:r>
      <w:r>
        <w:fldChar w:fldCharType="begin"/>
      </w:r>
      <w:r>
        <w:instrText xml:space="preserve"> ADDIN ZOTERO_ITEM CSL_CITATION {"citationID":"InumW5QP","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Pr>
          <w:rFonts w:ascii="Cambria Math" w:hAnsi="Cambria Math" w:cs="Cambria Math"/>
        </w:rPr>
        <w:instrText>∼</w:instrText>
      </w:r>
      <w:r>
        <w:instrText xml:space="preserve">35 km N-S and </w:instrText>
      </w:r>
      <w:r>
        <w:rPr>
          <w:rFonts w:ascii="Cambria Math" w:hAnsi="Cambria Math" w:cs="Cambria Math"/>
        </w:rPr>
        <w:instrText>∼</w:instrText>
      </w:r>
      <w:r>
        <w:instrText xml:space="preserve">39 km W-E and covering </w:instrText>
      </w:r>
      <w:r>
        <w:rPr>
          <w:rFonts w:ascii="Cambria Math" w:hAnsi="Cambria Math" w:cs="Cambria Math"/>
        </w:rPr>
        <w:instrText>∼</w:instrText>
      </w:r>
      <w:r>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fldChar w:fldCharType="separate"/>
      </w:r>
      <w:r w:rsidRPr="00B75920">
        <w:t>(Flemming, 2024)</w:t>
      </w:r>
      <w:r>
        <w:fldChar w:fldCharType="end"/>
      </w:r>
      <w:r>
        <w:t xml:space="preserve">. The embayed area is approximately </w:t>
      </w:r>
      <m:oMath>
        <m:r>
          <w:rPr>
            <w:rFonts w:ascii="Cambria Math" w:hAnsi="Cambria Math"/>
          </w:rPr>
          <m:t>1130 k</m:t>
        </m:r>
        <m:sSup>
          <m:sSupPr>
            <m:ctrlPr>
              <w:rPr>
                <w:rFonts w:ascii="Cambria Math" w:hAnsi="Cambria Math"/>
                <w:i/>
              </w:rPr>
            </m:ctrlPr>
          </m:sSupPr>
          <m:e>
            <m:r>
              <w:rPr>
                <w:rFonts w:ascii="Cambria Math" w:hAnsi="Cambria Math"/>
              </w:rPr>
              <m:t>m</m:t>
            </m:r>
          </m:e>
          <m:sup>
            <m:r>
              <w:rPr>
                <w:rFonts w:ascii="Cambria Math" w:hAnsi="Cambria Math"/>
              </w:rPr>
              <m:t>2</m:t>
            </m:r>
          </m:sup>
        </m:sSup>
      </m:oMath>
      <w:r>
        <w:t xml:space="preserve"> </w:t>
      </w:r>
      <w:r>
        <w:fldChar w:fldCharType="begin"/>
      </w:r>
      <w:r>
        <w:instrText xml:space="preserve"> ADDIN ZOTERO_ITEM CSL_CITATION {"citationID":"2YCuMgj1","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Pr>
          <w:rFonts w:ascii="Cambria Math" w:hAnsi="Cambria Math" w:cs="Cambria Math"/>
        </w:rPr>
        <w:instrText>∼</w:instrText>
      </w:r>
      <w:r>
        <w:instrText xml:space="preserve">35 km N-S and </w:instrText>
      </w:r>
      <w:r>
        <w:rPr>
          <w:rFonts w:ascii="Cambria Math" w:hAnsi="Cambria Math" w:cs="Cambria Math"/>
        </w:rPr>
        <w:instrText>∼</w:instrText>
      </w:r>
      <w:r>
        <w:instrText xml:space="preserve">39 km W-E and covering </w:instrText>
      </w:r>
      <w:r>
        <w:rPr>
          <w:rFonts w:ascii="Cambria Math" w:hAnsi="Cambria Math" w:cs="Cambria Math"/>
        </w:rPr>
        <w:instrText>∼</w:instrText>
      </w:r>
      <w:r>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fldChar w:fldCharType="separate"/>
      </w:r>
      <w:r w:rsidRPr="003D5EC2">
        <w:t>(Flemming, 2024)</w:t>
      </w:r>
      <w:r>
        <w:fldChar w:fldCharType="end"/>
      </w:r>
      <w:r>
        <w:t>.</w:t>
      </w:r>
    </w:p>
    <w:p w14:paraId="467B5101" w14:textId="722CE047" w:rsidR="00135A9F" w:rsidRPr="00C75555" w:rsidRDefault="00135A9F" w:rsidP="008F1FCB">
      <w:r>
        <w:rPr>
          <w:noProof/>
        </w:rPr>
        <w:lastRenderedPageBreak/>
        <mc:AlternateContent>
          <mc:Choice Requires="wpg">
            <w:drawing>
              <wp:inline distT="0" distB="0" distL="0" distR="0" wp14:anchorId="17176205" wp14:editId="0E034763">
                <wp:extent cx="5731510" cy="6448425"/>
                <wp:effectExtent l="0" t="0" r="2540" b="9525"/>
                <wp:docPr id="804685971" name="Group 5"/>
                <wp:cNvGraphicFramePr/>
                <a:graphic xmlns:a="http://schemas.openxmlformats.org/drawingml/2006/main">
                  <a:graphicData uri="http://schemas.microsoft.com/office/word/2010/wordprocessingGroup">
                    <wpg:wgp>
                      <wpg:cNvGrpSpPr/>
                      <wpg:grpSpPr>
                        <a:xfrm>
                          <a:off x="0" y="0"/>
                          <a:ext cx="5731510" cy="6448425"/>
                          <a:chOff x="0" y="0"/>
                          <a:chExt cx="5731510" cy="6448425"/>
                        </a:xfrm>
                      </wpg:grpSpPr>
                      <wps:wsp>
                        <wps:cNvPr id="1142136598" name="Text Box 1"/>
                        <wps:cNvSpPr txBox="1"/>
                        <wps:spPr>
                          <a:xfrm>
                            <a:off x="0" y="6042660"/>
                            <a:ext cx="5731510" cy="405765"/>
                          </a:xfrm>
                          <a:prstGeom prst="rect">
                            <a:avLst/>
                          </a:prstGeom>
                          <a:solidFill>
                            <a:prstClr val="white"/>
                          </a:solidFill>
                          <a:ln>
                            <a:noFill/>
                          </a:ln>
                        </wps:spPr>
                        <wps:txbx>
                          <w:txbxContent>
                            <w:p w14:paraId="47EA9A63" w14:textId="217F29A6" w:rsidR="00C34403" w:rsidRPr="00492E3A" w:rsidRDefault="00C34403" w:rsidP="00C34403">
                              <w:pPr>
                                <w:pStyle w:val="Caption"/>
                                <w:rPr>
                                  <w:noProof/>
                                </w:rPr>
                              </w:pPr>
                              <w:r>
                                <w:t xml:space="preserve">Figure </w:t>
                              </w:r>
                              <w:fldSimple w:instr=" SEQ Figure \* ARABIC ">
                                <w:r w:rsidR="009A6FC6">
                                  <w:rPr>
                                    <w:noProof/>
                                  </w:rPr>
                                  <w:t>1</w:t>
                                </w:r>
                              </w:fldSimple>
                              <w:r>
                                <w:t xml:space="preserve">) The bathymetry of False Bay and the names of  well-known locations and features. The blue cross indicates the centre of the bay </w:t>
                              </w:r>
                              <w:r>
                                <w:fldChar w:fldCharType="begin"/>
                              </w:r>
                              <w:r>
                                <w:instrText xml:space="preserve"> ADDIN ZOTERO_ITEM CSL_CITATION {"citationID":"zFjsIba0","properties":{"formattedCitation":"(Flemming, 2024; Glass, 1976)","plainCitation":"(Flemming, 2024; Glass, 1976)","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Pr>
                                  <w:rFonts w:ascii="Cambria Math" w:hAnsi="Cambria Math" w:cs="Cambria Math"/>
                                </w:rPr>
                                <w:instrText>∼</w:instrText>
                              </w:r>
                              <w:r>
                                <w:instrText xml:space="preserve">35 km N-S and </w:instrText>
                              </w:r>
                              <w:r>
                                <w:rPr>
                                  <w:rFonts w:ascii="Cambria Math" w:hAnsi="Cambria Math" w:cs="Cambria Math"/>
                                </w:rPr>
                                <w:instrText>∼</w:instrText>
                              </w:r>
                              <w:r>
                                <w:instrText xml:space="preserve">39 km W-E and covering </w:instrText>
                              </w:r>
                              <w:r>
                                <w:rPr>
                                  <w:rFonts w:ascii="Cambria Math" w:hAnsi="Cambria Math" w:cs="Cambria Math"/>
                                </w:rPr>
                                <w:instrText>∼</w:instrText>
                              </w:r>
                              <w:r>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id":899,"uris":["http://zotero.org/users/14070386/items/4DAG5T7U"],"itemData":{"id":899,"type":"report","event-place":"Marine Geoscience Unit","genre":"Technical Report","number":"8","publisher":"University of Cape Town","publisher-place":"Marine Geoscience Unit","title":"The bathymetry and geology of False Bay.","author":[{"family":"Glass","given":"J.G.K."}],"issued":{"date-parts":[["1976"]]}}}],"schema":"https://github.com/citation-style-language/schema/raw/master/csl-citation.json"} </w:instrText>
                              </w:r>
                              <w:r>
                                <w:fldChar w:fldCharType="separate"/>
                              </w:r>
                              <w:r w:rsidRPr="001341B8">
                                <w:t>(</w:t>
                              </w:r>
                              <w:r>
                                <w:t xml:space="preserve">From </w:t>
                              </w:r>
                              <w:r w:rsidRPr="001341B8">
                                <w:t>Flemming, 2024;</w:t>
                              </w:r>
                              <w:r>
                                <w:t xml:space="preserve"> based on</w:t>
                              </w:r>
                              <w:r w:rsidRPr="001341B8">
                                <w:t xml:space="preserve"> Glass, 197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0971784" name="Picture 4" descr="A map of a topographical map&#10;&#10;AI-generated content may be incorrect."/>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5987415"/>
                          </a:xfrm>
                          <a:prstGeom prst="rect">
                            <a:avLst/>
                          </a:prstGeom>
                        </pic:spPr>
                      </pic:pic>
                    </wpg:wgp>
                  </a:graphicData>
                </a:graphic>
              </wp:inline>
            </w:drawing>
          </mc:Choice>
          <mc:Fallback>
            <w:pict>
              <v:group w14:anchorId="17176205" id="Group 5" o:spid="_x0000_s1026" style="width:451.3pt;height:507.75pt;mso-position-horizontal-relative:char;mso-position-vertical-relative:line" coordsize="57315,6448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">
                <v:shapetype id="_x0000_t202" coordsize="21600,21600" o:spt="202" path="m,l,21600r21600,l21600,xe">
                  <v:stroke joinstyle="miter"/>
                  <v:path gradientshapeok="t" o:connecttype="rect"/>
                </v:shapetype>
                <v:shape id="Text Box 1" o:spid="_x0000_s1027" type="#_x0000_t202" style="position:absolute;top:60426;width:57315;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" stroked="f">
                  <v:textbox style="mso-fit-shape-to-text:t" inset="0,0,0,0">
                    <w:txbxContent>
                      <w:p w14:paraId="47EA9A63" w14:textId="217F29A6" w:rsidR="00C34403" w:rsidRPr="00492E3A" w:rsidRDefault="00C34403" w:rsidP="00C34403">
                        <w:pPr>
                          <w:pStyle w:val="Caption"/>
                          <w:rPr>
                            <w:noProof/>
                          </w:rPr>
                        </w:pPr>
                        <w:r>
                          <w:t xml:space="preserve">Figure </w:t>
                        </w:r>
                        <w:fldSimple w:instr=" SEQ Figure \* ARABIC ">
                          <w:r w:rsidR="009A6FC6">
                            <w:rPr>
                              <w:noProof/>
                            </w:rPr>
                            <w:t>1</w:t>
                          </w:r>
                        </w:fldSimple>
                        <w:r>
                          <w:t xml:space="preserve">) The bathymetry of False Bay and the names of  well-known locations and features. The blue cross indicates the centre of the bay </w:t>
                        </w:r>
                        <w:r>
                          <w:fldChar w:fldCharType="begin"/>
                        </w:r>
                        <w:r>
                          <w:instrText xml:space="preserve"> ADDIN ZOTERO_ITEM CSL_CITATION {"citationID":"zFjsIba0","properties":{"formattedCitation":"(Flemming, 2024; Glass, 1976)","plainCitation":"(Flemming, 2024; Glass, 1976)","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Pr>
                            <w:rFonts w:ascii="Cambria Math" w:hAnsi="Cambria Math" w:cs="Cambria Math"/>
                          </w:rPr>
                          <w:instrText>∼</w:instrText>
                        </w:r>
                        <w:r>
                          <w:instrText xml:space="preserve">35 km N-S and </w:instrText>
                        </w:r>
                        <w:r>
                          <w:rPr>
                            <w:rFonts w:ascii="Cambria Math" w:hAnsi="Cambria Math" w:cs="Cambria Math"/>
                          </w:rPr>
                          <w:instrText>∼</w:instrText>
                        </w:r>
                        <w:r>
                          <w:instrText xml:space="preserve">39 km W-E and covering </w:instrText>
                        </w:r>
                        <w:r>
                          <w:rPr>
                            <w:rFonts w:ascii="Cambria Math" w:hAnsi="Cambria Math" w:cs="Cambria Math"/>
                          </w:rPr>
                          <w:instrText>∼</w:instrText>
                        </w:r>
                        <w:r>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id":899,"uris":["http://zotero.org/users/14070386/items/4DAG5T7U"],"itemData":{"id":899,"type":"report","event-place":"Marine Geoscience Unit","genre":"Technical Report","number":"8","publisher":"University of Cape Town","publisher-place":"Marine Geoscience Unit","title":"The bathymetry and geology of False Bay.","author":[{"family":"Glass","given":"J.G.K."}],"issued":{"date-parts":[["1976"]]}}}],"schema":"https://github.com/citation-style-language/schema/raw/master/csl-citation.json"} </w:instrText>
                        </w:r>
                        <w:r>
                          <w:fldChar w:fldCharType="separate"/>
                        </w:r>
                        <w:r w:rsidRPr="001341B8">
                          <w:t>(</w:t>
                        </w:r>
                        <w:r>
                          <w:t xml:space="preserve">From </w:t>
                        </w:r>
                        <w:r w:rsidRPr="001341B8">
                          <w:t>Flemming, 2024;</w:t>
                        </w:r>
                        <w:r>
                          <w:t xml:space="preserve"> based on</w:t>
                        </w:r>
                        <w:r w:rsidRPr="001341B8">
                          <w:t xml:space="preserve"> Glass, 1976)</w:t>
                        </w:r>
                        <w:r>
                          <w:fldChar w:fldCharType="end"/>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A map of a topographical map&#10;&#10;AI-generated content may be incorrect." style="position:absolute;width:57315;height:598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">
                  <v:imagedata r:id="rId7" o:title="A map of a topographical map&#10;&#10;AI-generated content may be incorrect"/>
                </v:shape>
                <w10:anchorlock/>
              </v:group>
            </w:pict>
          </mc:Fallback>
        </mc:AlternateContent>
      </w:r>
      <w:r>
        <w:t xml:space="preserve">The average depth is ~41 m and the deepest point near the entrance is ~90 m  </w:t>
      </w:r>
      <w:r w:rsidRPr="00540623">
        <w:rPr>
          <w:highlight w:val="yellow"/>
        </w:rPr>
        <w:t>(TALJAARD 2000).</w:t>
      </w:r>
      <w:r>
        <w:t xml:space="preserve"> The bay is open to the sea at its southern extent, which is defined by Cape Point and Cape Hangklip to the west and east respectively. The northern extent is defined by long sweeping beaches separated nearly halfway by the eroding cliffs found from Kapteinsklip to Swartklip. The boulders and cliffs of the predominantly rocky eastern and western shores are interspersed with small sandy beaches. Mountain Group Sandstone and Malmesbury Group Shale </w:t>
      </w:r>
      <w:r>
        <w:fldChar w:fldCharType="begin"/>
      </w:r>
      <w:r>
        <w:instrText xml:space="preserve"> ADDIN ZOTERO_ITEM CSL_CITATION {"citationID":"hjYBABIl","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Pr>
          <w:rFonts w:ascii="Cambria Math" w:hAnsi="Cambria Math" w:cs="Cambria Math"/>
        </w:rPr>
        <w:instrText>∼</w:instrText>
      </w:r>
      <w:r>
        <w:instrText xml:space="preserve">35 km N-S and </w:instrText>
      </w:r>
      <w:r>
        <w:rPr>
          <w:rFonts w:ascii="Cambria Math" w:hAnsi="Cambria Math" w:cs="Cambria Math"/>
        </w:rPr>
        <w:instrText>∼</w:instrText>
      </w:r>
      <w:r>
        <w:instrText xml:space="preserve">39 km W-E and covering </w:instrText>
      </w:r>
      <w:r>
        <w:rPr>
          <w:rFonts w:ascii="Cambria Math" w:hAnsi="Cambria Math" w:cs="Cambria Math"/>
        </w:rPr>
        <w:instrText>∼</w:instrText>
      </w:r>
      <w:r>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fldChar w:fldCharType="separate"/>
      </w:r>
      <w:r w:rsidRPr="006E7E55">
        <w:t>(Flemming, 2024)</w:t>
      </w:r>
      <w:r>
        <w:fldChar w:fldCharType="end"/>
      </w:r>
      <w:r>
        <w:t xml:space="preserve">. </w:t>
      </w:r>
    </w:p>
    <w:p w14:paraId="35793555" w14:textId="2143F0D8" w:rsidR="003F6BF9" w:rsidRDefault="0073544D" w:rsidP="008F1FCB">
      <w:r>
        <w:t>The bay has been split into four geographical zones which categorize sectors of the bay with similar bathymetric features</w:t>
      </w:r>
      <w:r w:rsidR="00BD24F1">
        <w:t xml:space="preserve"> </w:t>
      </w:r>
      <w:r w:rsidR="00961AA4">
        <w:fldChar w:fldCharType="begin"/>
      </w:r>
      <w:r w:rsidR="007A01A9">
        <w:instrText xml:space="preserve"> ADDIN ZOTERO_ITEM CSL_CITATION {"citationID":"eLhhKjeA","properties":{"formattedCitation":"(Atkins, 1970a)","plainCitation":"(Atkins, 1970a)","noteIndex":0},"citationItems":[{"id":734,"uris":["http://zotero.org/users/14070386/items/SRUKBV83"],"itemData":{"id":734,"type":"article-journal","abstract":"Data on temperature and salinity obtained during twenty-six cruises from 1963 to 1966, each covering twenty-eight hydrographic stations are presented. The data are grouped into four zones—the three coastal zones, and one central zone, and the mean temperature and salinity of each zone are tabulated for each season. Surface isotherms and isohalines and four vertical temperature sections for each season are shown. The results are discussed and possible explanations for variations are suggested.","container-title":"Transactions of the Royal Society of South Africa","DOI":"10.1080/00359197009519107","ISSN":"0035-919X","issue":"2","note":"publisher: Taylor &amp; Francis\n_eprint: https://doi.org/10.1080/00359197009519107","page":"117-128","source":"Taylor and Francis+NEJM","title":"Thermal Structure and Salinity of False Bay","volume":"39","author":[{"family":"Atkins","given":"G. R."}],"issued":{"date-parts":[["1970",1,1]]}}}],"schema":"https://github.com/citation-style-language/schema/raw/master/csl-citation.json"} </w:instrText>
      </w:r>
      <w:r w:rsidR="00961AA4">
        <w:fldChar w:fldCharType="separate"/>
      </w:r>
      <w:r w:rsidR="007A01A9" w:rsidRPr="007A01A9">
        <w:t>(Atkins, 1970a)</w:t>
      </w:r>
      <w:r w:rsidR="00961AA4">
        <w:fldChar w:fldCharType="end"/>
      </w:r>
      <w:r w:rsidR="00961AA4">
        <w:t xml:space="preserve">. </w:t>
      </w:r>
      <w:r w:rsidR="00082C5B">
        <w:t xml:space="preserve">The northern sector </w:t>
      </w:r>
      <w:r w:rsidR="00AA4F1B">
        <w:t xml:space="preserve">is categorized by a gentle slope (~1:400) </w:t>
      </w:r>
      <w:r w:rsidR="001D1B37">
        <w:t xml:space="preserve">with a </w:t>
      </w:r>
      <w:r w:rsidR="00A91796">
        <w:t>fragmented rocky bottom to the west and a predominantly sandy bottom to the east</w:t>
      </w:r>
      <w:r w:rsidR="00AA4F1B">
        <w:t xml:space="preserve"> </w:t>
      </w:r>
      <w:r w:rsidR="00AA4F1B">
        <w:fldChar w:fldCharType="begin"/>
      </w:r>
      <w:r w:rsidR="00AA4F1B">
        <w:instrText xml:space="preserve"> ADDIN ZOTERO_ITEM CSL_CITATION {"citationID":"TI29Z7BP","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AA4F1B">
        <w:fldChar w:fldCharType="separate"/>
      </w:r>
      <w:r w:rsidR="00AA4F1B" w:rsidRPr="00AA4F1B">
        <w:t>(Mallory, 1970)</w:t>
      </w:r>
      <w:r w:rsidR="00AA4F1B">
        <w:fldChar w:fldCharType="end"/>
      </w:r>
      <w:r w:rsidR="00AA4F1B">
        <w:t xml:space="preserve">. </w:t>
      </w:r>
      <w:r w:rsidR="001D1B37">
        <w:t xml:space="preserve">The </w:t>
      </w:r>
      <w:r w:rsidR="00A032FE">
        <w:t xml:space="preserve">west zone is characterized by </w:t>
      </w:r>
      <w:r w:rsidR="004908FF">
        <w:t>several large rocky features</w:t>
      </w:r>
      <w:r w:rsidR="00482999">
        <w:t xml:space="preserve"> listed here from north to south</w:t>
      </w:r>
      <w:r w:rsidR="004908FF">
        <w:t xml:space="preserve">: Roman Rock, Seal Island </w:t>
      </w:r>
      <w:r w:rsidR="007E7057">
        <w:t xml:space="preserve">&amp; York Shoal, East Shoal, Whittle Rock and </w:t>
      </w:r>
      <w:r w:rsidR="007E7057">
        <w:lastRenderedPageBreak/>
        <w:t>Rocky Bank</w:t>
      </w:r>
      <w:r w:rsidR="00805A90">
        <w:t xml:space="preserve"> </w:t>
      </w:r>
      <w:r w:rsidR="00482999">
        <w:fldChar w:fldCharType="begin"/>
      </w:r>
      <w:r w:rsidR="00482999">
        <w:instrText xml:space="preserve"> ADDIN ZOTERO_ITEM CSL_CITATION {"citationID":"TmnVs7pE","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482999">
        <w:fldChar w:fldCharType="separate"/>
      </w:r>
      <w:r w:rsidR="00482999" w:rsidRPr="00482999">
        <w:t>(Mallory, 1970)</w:t>
      </w:r>
      <w:r w:rsidR="00482999">
        <w:fldChar w:fldCharType="end"/>
      </w:r>
      <w:r w:rsidR="00482999">
        <w:t xml:space="preserve">. </w:t>
      </w:r>
      <w:r w:rsidR="00747BC4" w:rsidRPr="00747BC4">
        <w:t>These</w:t>
      </w:r>
      <w:r w:rsidR="00747BC4">
        <w:t xml:space="preserve"> features</w:t>
      </w:r>
      <w:r w:rsidR="00883485">
        <w:t xml:space="preserve"> are a mix of granite and sandstone and fo</w:t>
      </w:r>
      <w:r w:rsidR="00747BC4">
        <w:t xml:space="preserve">rm part of the Cape Granite and Table Mountain Group </w:t>
      </w:r>
      <w:r w:rsidR="00883485">
        <w:t xml:space="preserve">of </w:t>
      </w:r>
      <w:r w:rsidR="00747BC4">
        <w:t xml:space="preserve">geological formations </w:t>
      </w:r>
      <w:r w:rsidR="00747BC4">
        <w:fldChar w:fldCharType="begin"/>
      </w:r>
      <w:r w:rsidR="00747BC4">
        <w:instrText xml:space="preserve"> ADDIN ZOTERO_ITEM CSL_CITATION {"citationID":"AleYbCah","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747BC4">
        <w:rPr>
          <w:rFonts w:ascii="Cambria Math" w:hAnsi="Cambria Math" w:cs="Cambria Math"/>
        </w:rPr>
        <w:instrText>∼</w:instrText>
      </w:r>
      <w:r w:rsidR="00747BC4">
        <w:instrText xml:space="preserve">35 km N-S and </w:instrText>
      </w:r>
      <w:r w:rsidR="00747BC4">
        <w:rPr>
          <w:rFonts w:ascii="Cambria Math" w:hAnsi="Cambria Math" w:cs="Cambria Math"/>
        </w:rPr>
        <w:instrText>∼</w:instrText>
      </w:r>
      <w:r w:rsidR="00747BC4">
        <w:instrText xml:space="preserve">39 km W-E and covering </w:instrText>
      </w:r>
      <w:r w:rsidR="00747BC4">
        <w:rPr>
          <w:rFonts w:ascii="Cambria Math" w:hAnsi="Cambria Math" w:cs="Cambria Math"/>
        </w:rPr>
        <w:instrText>∼</w:instrText>
      </w:r>
      <w:r w:rsidR="00747BC4">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747BC4">
        <w:fldChar w:fldCharType="separate"/>
      </w:r>
      <w:r w:rsidR="00747BC4" w:rsidRPr="00747BC4">
        <w:t>(Flemming, 2024)</w:t>
      </w:r>
      <w:r w:rsidR="00747BC4">
        <w:fldChar w:fldCharType="end"/>
      </w:r>
      <w:r w:rsidR="00747BC4">
        <w:t xml:space="preserve">. </w:t>
      </w:r>
      <w:r w:rsidR="00482999" w:rsidRPr="00747BC4">
        <w:t>The</w:t>
      </w:r>
      <w:r w:rsidR="00482999">
        <w:t xml:space="preserve"> eastern side </w:t>
      </w:r>
      <w:r w:rsidR="00805A90">
        <w:t xml:space="preserve">is characterized by long </w:t>
      </w:r>
      <w:r w:rsidR="00AF25ED">
        <w:t>N-S running ridges</w:t>
      </w:r>
      <w:r w:rsidR="00D07C30">
        <w:t>, some of which are ~17 km long</w:t>
      </w:r>
      <w:r w:rsidR="000C4559">
        <w:t xml:space="preserve"> and ~300 m wide </w:t>
      </w:r>
      <w:r w:rsidR="000C4559">
        <w:fldChar w:fldCharType="begin"/>
      </w:r>
      <w:r w:rsidR="000C4559">
        <w:instrText xml:space="preserve"> ADDIN ZOTERO_ITEM CSL_CITATION {"citationID":"JWMDWgZ2","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0C4559">
        <w:fldChar w:fldCharType="separate"/>
      </w:r>
      <w:r w:rsidR="000C4559" w:rsidRPr="000C4559">
        <w:t>(Mallory, 1970)</w:t>
      </w:r>
      <w:r w:rsidR="000C4559">
        <w:fldChar w:fldCharType="end"/>
      </w:r>
      <w:r w:rsidR="000C4559">
        <w:t xml:space="preserve">. These ridges </w:t>
      </w:r>
      <w:r w:rsidR="004C51FD">
        <w:t xml:space="preserve">are comprised of shale and form part of the Malmesbury Group </w:t>
      </w:r>
      <w:r w:rsidR="00883485">
        <w:fldChar w:fldCharType="begin"/>
      </w:r>
      <w:r w:rsidR="00883485">
        <w:instrText xml:space="preserve"> ADDIN ZOTERO_ITEM CSL_CITATION {"citationID":"wloZw7g5","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883485">
        <w:rPr>
          <w:rFonts w:ascii="Cambria Math" w:hAnsi="Cambria Math" w:cs="Cambria Math"/>
        </w:rPr>
        <w:instrText>∼</w:instrText>
      </w:r>
      <w:r w:rsidR="00883485">
        <w:instrText xml:space="preserve">35 km N-S and </w:instrText>
      </w:r>
      <w:r w:rsidR="00883485">
        <w:rPr>
          <w:rFonts w:ascii="Cambria Math" w:hAnsi="Cambria Math" w:cs="Cambria Math"/>
        </w:rPr>
        <w:instrText>∼</w:instrText>
      </w:r>
      <w:r w:rsidR="00883485">
        <w:instrText xml:space="preserve">39 km W-E and covering </w:instrText>
      </w:r>
      <w:r w:rsidR="00883485">
        <w:rPr>
          <w:rFonts w:ascii="Cambria Math" w:hAnsi="Cambria Math" w:cs="Cambria Math"/>
        </w:rPr>
        <w:instrText>∼</w:instrText>
      </w:r>
      <w:r w:rsidR="00883485">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883485">
        <w:fldChar w:fldCharType="separate"/>
      </w:r>
      <w:r w:rsidR="00883485" w:rsidRPr="00883485">
        <w:t>(Flemming, 2024)</w:t>
      </w:r>
      <w:r w:rsidR="00883485">
        <w:fldChar w:fldCharType="end"/>
      </w:r>
      <w:r w:rsidR="00883485">
        <w:t>.</w:t>
      </w:r>
      <w:r w:rsidR="000A371F">
        <w:t xml:space="preserve"> </w:t>
      </w:r>
      <w:r w:rsidR="00705C72">
        <w:t>T</w:t>
      </w:r>
      <w:r w:rsidR="00817774">
        <w:t xml:space="preserve">wo </w:t>
      </w:r>
      <w:r w:rsidR="009C19B7">
        <w:t xml:space="preserve">distinct </w:t>
      </w:r>
      <w:r w:rsidR="00817774">
        <w:t xml:space="preserve"> terraces</w:t>
      </w:r>
      <w:r w:rsidR="009C19B7">
        <w:t xml:space="preserve">, one between </w:t>
      </w:r>
      <w:r w:rsidR="009A5196">
        <w:t>30 and 45 m, the other between 50 and 55 m</w:t>
      </w:r>
      <w:r w:rsidR="0095201F">
        <w:t xml:space="preserve">, exist in the bay and are indicative of </w:t>
      </w:r>
      <w:r w:rsidR="00240896">
        <w:t>Pleistocene (</w:t>
      </w:r>
      <w:r w:rsidR="007E70A3">
        <w:t xml:space="preserve">2.6 </w:t>
      </w:r>
      <w:r w:rsidR="001F6D9F">
        <w:t>Ma</w:t>
      </w:r>
      <w:r w:rsidR="007E70A3">
        <w:t xml:space="preserve"> to 11 700 </w:t>
      </w:r>
      <w:r w:rsidR="001F6D9F">
        <w:t>ka) sea-level stillstands</w:t>
      </w:r>
      <w:r w:rsidR="003F6BF9">
        <w:t xml:space="preserve"> </w:t>
      </w:r>
      <w:r w:rsidR="003F6BF9">
        <w:fldChar w:fldCharType="begin"/>
      </w:r>
      <w:r w:rsidR="003F6BF9">
        <w:instrText xml:space="preserve"> ADDIN ZOTERO_ITEM CSL_CITATION {"citationID":"DjAfluI8","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3F6BF9">
        <w:rPr>
          <w:rFonts w:ascii="Cambria Math" w:hAnsi="Cambria Math" w:cs="Cambria Math"/>
        </w:rPr>
        <w:instrText>∼</w:instrText>
      </w:r>
      <w:r w:rsidR="003F6BF9">
        <w:instrText xml:space="preserve">35 km N-S and </w:instrText>
      </w:r>
      <w:r w:rsidR="003F6BF9">
        <w:rPr>
          <w:rFonts w:ascii="Cambria Math" w:hAnsi="Cambria Math" w:cs="Cambria Math"/>
        </w:rPr>
        <w:instrText>∼</w:instrText>
      </w:r>
      <w:r w:rsidR="003F6BF9">
        <w:instrText xml:space="preserve">39 km W-E and covering </w:instrText>
      </w:r>
      <w:r w:rsidR="003F6BF9">
        <w:rPr>
          <w:rFonts w:ascii="Cambria Math" w:hAnsi="Cambria Math" w:cs="Cambria Math"/>
        </w:rPr>
        <w:instrText>∼</w:instrText>
      </w:r>
      <w:r w:rsidR="003F6BF9">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3F6BF9">
        <w:fldChar w:fldCharType="separate"/>
      </w:r>
      <w:r w:rsidR="003F6BF9" w:rsidRPr="003F6BF9">
        <w:t>(Flemming, 2024)</w:t>
      </w:r>
      <w:r w:rsidR="003F6BF9">
        <w:fldChar w:fldCharType="end"/>
      </w:r>
      <w:r w:rsidR="001F6D9F">
        <w:t>.</w:t>
      </w:r>
    </w:p>
    <w:p w14:paraId="68223B86" w14:textId="4BC4F6AC" w:rsidR="00C34403" w:rsidRDefault="0065417B" w:rsidP="001E3465">
      <w:r>
        <w:rPr>
          <w:noProof/>
        </w:rPr>
        <mc:AlternateContent>
          <mc:Choice Requires="wpg">
            <w:drawing>
              <wp:anchor distT="0" distB="0" distL="114300" distR="114300" simplePos="0" relativeHeight="251657216" behindDoc="0" locked="0" layoutInCell="1" allowOverlap="1" wp14:anchorId="641DAB32" wp14:editId="2F7DE0B2">
                <wp:simplePos x="0" y="0"/>
                <wp:positionH relativeFrom="column">
                  <wp:posOffset>-31115</wp:posOffset>
                </wp:positionH>
                <wp:positionV relativeFrom="paragraph">
                  <wp:posOffset>1731160</wp:posOffset>
                </wp:positionV>
                <wp:extent cx="5731510" cy="3333750"/>
                <wp:effectExtent l="0" t="0" r="2540" b="0"/>
                <wp:wrapTight wrapText="bothSides">
                  <wp:wrapPolygon edited="0">
                    <wp:start x="0" y="0"/>
                    <wp:lineTo x="0" y="21477"/>
                    <wp:lineTo x="21538" y="21477"/>
                    <wp:lineTo x="21538" y="0"/>
                    <wp:lineTo x="0" y="0"/>
                  </wp:wrapPolygon>
                </wp:wrapTight>
                <wp:docPr id="1946526154" name="Group 4"/>
                <wp:cNvGraphicFramePr/>
                <a:graphic xmlns:a="http://schemas.openxmlformats.org/drawingml/2006/main">
                  <a:graphicData uri="http://schemas.microsoft.com/office/word/2010/wordprocessingGroup">
                    <wpg:wgp>
                      <wpg:cNvGrpSpPr/>
                      <wpg:grpSpPr>
                        <a:xfrm>
                          <a:off x="0" y="0"/>
                          <a:ext cx="5731510" cy="3333750"/>
                          <a:chOff x="0" y="0"/>
                          <a:chExt cx="5731510" cy="3333750"/>
                        </a:xfrm>
                      </wpg:grpSpPr>
                      <pic:pic xmlns:pic="http://schemas.openxmlformats.org/drawingml/2006/picture">
                        <pic:nvPicPr>
                          <pic:cNvPr id="101901317" name="Picture 5" descr="A map of the arctic&#10;&#10;AI-generated content may be incorrect."/>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731510" cy="2872740"/>
                          </a:xfrm>
                          <a:prstGeom prst="rect">
                            <a:avLst/>
                          </a:prstGeom>
                        </pic:spPr>
                      </pic:pic>
                      <wps:wsp>
                        <wps:cNvPr id="1780414570" name="Text Box 1"/>
                        <wps:cNvSpPr txBox="1"/>
                        <wps:spPr>
                          <a:xfrm>
                            <a:off x="0" y="2927985"/>
                            <a:ext cx="5731510" cy="405765"/>
                          </a:xfrm>
                          <a:prstGeom prst="rect">
                            <a:avLst/>
                          </a:prstGeom>
                          <a:solidFill>
                            <a:prstClr val="white"/>
                          </a:solidFill>
                          <a:ln>
                            <a:noFill/>
                          </a:ln>
                        </wps:spPr>
                        <wps:txbx>
                          <w:txbxContent>
                            <w:p w14:paraId="4CB73EC4" w14:textId="43306FA8" w:rsidR="0065417B" w:rsidRPr="00970944" w:rsidRDefault="0065417B" w:rsidP="0065417B">
                              <w:pPr>
                                <w:pStyle w:val="Caption"/>
                                <w:rPr>
                                  <w:rFonts w:ascii="Times New Roman" w:eastAsiaTheme="minorHAnsi" w:hAnsi="Times New Roman" w:cs="Times New Roman"/>
                                  <w:noProof/>
                                </w:rPr>
                              </w:pPr>
                              <w:r>
                                <w:t xml:space="preserve">Figure </w:t>
                              </w:r>
                              <w:fldSimple w:instr=" SEQ Figure \* ARABIC ">
                                <w:r w:rsidR="009A6FC6">
                                  <w:rPr>
                                    <w:noProof/>
                                  </w:rPr>
                                  <w:t>2</w:t>
                                </w:r>
                              </w:fldSimple>
                              <w:r>
                                <w:t xml:space="preserve">) </w:t>
                              </w:r>
                              <w:r w:rsidRPr="004A4CD7">
                                <w:t>) Bathymetry and orography of False Bay. Cape Point (CP), Rocky Bank (RB) and Cape Hangklip (CH) are shown (From Daniels et al.,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1DAB32" id="Group 4" o:spid="_x0000_s1029" style="position:absolute;margin-left:-2.45pt;margin-top:136.3pt;width:451.3pt;height:262.5pt;z-index:251657216;mso-position-horizontal-relative:text;mso-position-vertical-relative:text" coordsize="57315,3333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">
                <v:shape id="Picture 5" o:spid="_x0000_s1030" type="#_x0000_t75" alt="A map of the arctic&#10;&#10;AI-generated content may be incorrect." style="position:absolute;width:57315;height:28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">
                  <v:imagedata r:id="rId9" o:title="A map of the arctic&#10;&#10;AI-generated content may be incorrect"/>
                </v:shape>
                <v:shape id="Text Box 1" o:spid="_x0000_s1031" type="#_x0000_t202" style="position:absolute;top:29279;width:57315;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" stroked="f">
                  <v:textbox style="mso-fit-shape-to-text:t" inset="0,0,0,0">
                    <w:txbxContent>
                      <w:p w14:paraId="4CB73EC4" w14:textId="43306FA8" w:rsidR="0065417B" w:rsidRPr="00970944" w:rsidRDefault="0065417B" w:rsidP="0065417B">
                        <w:pPr>
                          <w:pStyle w:val="Caption"/>
                          <w:rPr>
                            <w:rFonts w:ascii="Times New Roman" w:eastAsiaTheme="minorHAnsi" w:hAnsi="Times New Roman" w:cs="Times New Roman"/>
                            <w:noProof/>
                          </w:rPr>
                        </w:pPr>
                        <w:r>
                          <w:t xml:space="preserve">Figure </w:t>
                        </w:r>
                        <w:fldSimple w:instr=" SEQ Figure \* ARABIC ">
                          <w:r w:rsidR="009A6FC6">
                            <w:rPr>
                              <w:noProof/>
                            </w:rPr>
                            <w:t>2</w:t>
                          </w:r>
                        </w:fldSimple>
                        <w:r>
                          <w:t xml:space="preserve">) </w:t>
                        </w:r>
                        <w:r w:rsidRPr="004A4CD7">
                          <w:t>) Bathymetry and orography of False Bay. Cape Point (CP), Rocky Bank (RB) and Cape Hangklip (CH) are shown (From Daniels et al., 2022).</w:t>
                        </w:r>
                      </w:p>
                    </w:txbxContent>
                  </v:textbox>
                </v:shape>
                <w10:wrap type="tight"/>
              </v:group>
            </w:pict>
          </mc:Fallback>
        </mc:AlternateContent>
      </w:r>
      <w:r w:rsidR="00413394">
        <w:t>Given this pre-historic context, t</w:t>
      </w:r>
      <w:r w:rsidR="006519E8">
        <w:t xml:space="preserve">he </w:t>
      </w:r>
      <w:r w:rsidR="00D67ACF">
        <w:t>bay itself can be seen as the southernmost extension of the Cape Flats</w:t>
      </w:r>
      <w:r w:rsidR="00AE5FE2">
        <w:t>, a sandy valley which links the Cape Peninsula on the west to the mainland on the east.</w:t>
      </w:r>
      <w:r w:rsidR="0062030A">
        <w:t xml:space="preserve"> The eastern</w:t>
      </w:r>
      <w:r w:rsidR="000A3178">
        <w:t xml:space="preserve"> side of the bay </w:t>
      </w:r>
      <w:r w:rsidR="00B36F69">
        <w:t xml:space="preserve">is </w:t>
      </w:r>
      <w:r w:rsidR="000A3E81">
        <w:t>rimmed</w:t>
      </w:r>
      <w:r w:rsidR="00B36F69">
        <w:t xml:space="preserve"> by </w:t>
      </w:r>
      <w:r w:rsidR="00AC39F5">
        <w:t xml:space="preserve"> the </w:t>
      </w:r>
      <w:r w:rsidR="00AB5892">
        <w:t>mountainous inland terrain</w:t>
      </w:r>
      <w:r w:rsidR="00AC39F5">
        <w:t xml:space="preserve"> of the Hotten</w:t>
      </w:r>
      <w:r w:rsidR="000A3E81">
        <w:t>tots Holland Mountains</w:t>
      </w:r>
      <w:r w:rsidR="00BD2B9D">
        <w:t>,</w:t>
      </w:r>
      <w:r w:rsidR="00AB5892">
        <w:t xml:space="preserve"> with relatively high ranges </w:t>
      </w:r>
      <w:r w:rsidR="00FC3E40">
        <w:t xml:space="preserve">of between 1100 and 1400 m </w:t>
      </w:r>
      <w:r w:rsidR="00FC3E40">
        <w:fldChar w:fldCharType="begin"/>
      </w:r>
      <w:r w:rsidR="00FC3E40">
        <w:instrText xml:space="preserve"> ADDIN ZOTERO_ITEM CSL_CITATION {"citationID":"KK6OtlsZ","properties":{"formattedCitation":"(Bonnardot et al., 2005)","plainCitation":"(Bonnardot et al., 2005)","noteIndex":0},"citationItems":[{"id":567,"uris":["http://zotero.org/users/14070386/items/HM9JDE56"],"itemData":{"id":567,"type":"article-journal","abstract":"Sea breezes were investigated during the maturation period of wine grapes in the South-Western Cape under particular synoptic wind conditions (onshore for Table Bay and offshore for False Bay). Observations from an automatic weather station network located in the Stellenbosch wine-producing area as well as the Regional Atmospheric Modelling System (RAMS, non-hydrostatic, parallel, version 4.3) were used. Results showed that two sea breezes developed, one from Table Bay late in the morning, and the other from False Bay later in the afternoon. The coastal low strengthened and deflected the sea breeze from Table Bay towards the south and south-east of the study area, while the offshore large-scale circulation hindered the development of the sea breeze in the opposite direction over False Bay and delayed its movement towards land. The decrease in temperature resulting from the onset of the sea breeze from the Atlantic early in the afternoon could be significant for viticulture, reducing the duration and intensity of high temperature stress on grapevine functioning at the coolest locations.","container-title":"Theoretical and Applied Climatology","DOI":"10.1007/s00704-004-0087-y","ISSN":"1434-4483","issue":"3","journalAbbreviation":"Theor. Appl. Climatol.","language":"en","license":"2005 Springer-Verlag/Wien","note":"Company: Springer\nDistributor: Springer\nInstitution: Springer\nLabel: Springer\nnumber: 3\npublisher: Springer-Verlag","page":"203-218","source":"link-springer-com.ezproxy.uct.ac.za","title":"Sea breeze development under an offshore synoptic wind in the South-Western Cape and implications for the Stellenbosch wine-producing area","volume":"81","author":[{"family":"Bonnardot","given":"V."},{"family":"Planchon","given":"O."},{"family":"Cautenet","given":"S."}],"issued":{"date-parts":[["2005",7,1]]}}}],"schema":"https://github.com/citation-style-language/schema/raw/master/csl-citation.json"} </w:instrText>
      </w:r>
      <w:r w:rsidR="00FC3E40">
        <w:fldChar w:fldCharType="separate"/>
      </w:r>
      <w:r w:rsidR="00FC3E40" w:rsidRPr="00FC3E40">
        <w:t>(Bonnardot et al., 2005)</w:t>
      </w:r>
      <w:r w:rsidR="00FC3E40">
        <w:fldChar w:fldCharType="end"/>
      </w:r>
      <w:r w:rsidR="00FC3E40">
        <w:t xml:space="preserve">. </w:t>
      </w:r>
      <w:r w:rsidR="00BD2B9D">
        <w:t xml:space="preserve">The Cape Peninsula </w:t>
      </w:r>
      <w:r w:rsidR="00D32A92">
        <w:t xml:space="preserve">mountain range </w:t>
      </w:r>
      <w:r w:rsidR="005D014B">
        <w:t xml:space="preserve">belts the bay </w:t>
      </w:r>
      <w:r w:rsidR="00D32A92">
        <w:t xml:space="preserve">to the west </w:t>
      </w:r>
      <w:r w:rsidR="004F35DE">
        <w:t xml:space="preserve">and </w:t>
      </w:r>
      <w:r w:rsidR="00E33B73">
        <w:t xml:space="preserve">has a slightly lower range </w:t>
      </w:r>
      <w:r w:rsidR="005A6509">
        <w:t>of between 600 and 1100 m</w:t>
      </w:r>
      <w:r w:rsidR="004F35DE">
        <w:t xml:space="preserve"> </w:t>
      </w:r>
      <w:r w:rsidR="004F35DE">
        <w:fldChar w:fldCharType="begin"/>
      </w:r>
      <w:r w:rsidR="004F35DE">
        <w:instrText xml:space="preserve"> ADDIN ZOTERO_ITEM CSL_CITATION {"citationID":"4V72iFjZ","properties":{"formattedCitation":"(Jury, 1991)","plainCitation":"(Jury, 1991)","noteIndex":0},"citationItems":[{"id":897,"uris":["http://zotero.org/users/14070386/items/FYUZL7N7"],"itemData":{"id":897,"type":"article-journal","container-title":"Transactions of the Royal Society of South Africa","page":"401-418","title":"The weather of False Bay","volume":"47","author":[{"family":"Jury","given":"Mark R."}],"issued":{"date-parts":[["1991"]]}}}],"schema":"https://github.com/citation-style-language/schema/raw/master/csl-citation.json"} </w:instrText>
      </w:r>
      <w:r w:rsidR="004F35DE">
        <w:fldChar w:fldCharType="separate"/>
      </w:r>
      <w:r w:rsidR="004F35DE" w:rsidRPr="004F35DE">
        <w:t>(Jury, 1991)</w:t>
      </w:r>
      <w:r w:rsidR="004F35DE">
        <w:fldChar w:fldCharType="end"/>
      </w:r>
      <w:r w:rsidR="004F35DE">
        <w:t xml:space="preserve">. </w:t>
      </w:r>
      <w:r w:rsidR="009F63BE">
        <w:t xml:space="preserve">The </w:t>
      </w:r>
      <w:r w:rsidR="00665631">
        <w:t>intricate</w:t>
      </w:r>
      <w:r w:rsidR="005D1C52">
        <w:t xml:space="preserve"> orography of the </w:t>
      </w:r>
      <w:r w:rsidR="00E526A5">
        <w:t xml:space="preserve">terrain </w:t>
      </w:r>
      <w:r w:rsidR="00D05FFA">
        <w:t xml:space="preserve">is shown in </w:t>
      </w:r>
      <w:r w:rsidR="004E4AF2">
        <w:t>Fig 2.</w:t>
      </w:r>
      <w:r w:rsidR="001E3465" w:rsidRPr="001E3465">
        <w:t xml:space="preserve"> </w:t>
      </w:r>
      <w:r w:rsidR="001E3465">
        <w:t>The orography controls the wind field over the area under the</w:t>
      </w:r>
      <w:r>
        <w:t xml:space="preserve"> </w:t>
      </w:r>
      <w:r w:rsidR="001E3465">
        <w:t xml:space="preserve">varying wind regimes and creates wind shadows in the lee of the mountains </w:t>
      </w:r>
      <w:r w:rsidR="001E3465">
        <w:fldChar w:fldCharType="begin"/>
      </w:r>
      <w:r w:rsidR="001E3465">
        <w:instrText xml:space="preserve"> ADDIN ZOTERO_ITEM CSL_CITATION {"citationID":"aLMR96gz","properties":{"formattedCitation":"(Jury, 1991)","plainCitation":"(Jury, 1991)","noteIndex":0},"citationItems":[{"id":897,"uris":["http://zotero.org/users/14070386/items/FYUZL7N7"],"itemData":{"id":897,"type":"article-journal","container-title":"Transactions of the Royal Society of South Africa","page":"401-418","title":"The weather of False Bay","volume":"47","author":[{"family":"Jury","given":"Mark R."}],"issued":{"date-parts":[["1991"]]}}}],"schema":"https://github.com/citation-style-language/schema/raw/master/csl-citation.json"} </w:instrText>
      </w:r>
      <w:r w:rsidR="001E3465">
        <w:fldChar w:fldCharType="separate"/>
      </w:r>
      <w:r w:rsidR="001E3465" w:rsidRPr="001F67FC">
        <w:t>(Jury, 1991)</w:t>
      </w:r>
      <w:r w:rsidR="001E3465">
        <w:fldChar w:fldCharType="end"/>
      </w:r>
      <w:r w:rsidR="001E3465">
        <w:t xml:space="preserve">. </w:t>
      </w:r>
      <w:r w:rsidR="004E4AF2">
        <w:t xml:space="preserve"> </w:t>
      </w:r>
    </w:p>
    <w:p w14:paraId="6E6EBAC6" w14:textId="77777777" w:rsidR="00CC1B0E" w:rsidRDefault="00CC1B0E" w:rsidP="008A3E3E">
      <w:pPr>
        <w:pStyle w:val="Heading2"/>
      </w:pPr>
      <w:r w:rsidRPr="00C97862">
        <w:t xml:space="preserve">Wind Climate </w:t>
      </w:r>
    </w:p>
    <w:p w14:paraId="45ED2B15" w14:textId="70FAF116" w:rsidR="00093C5C" w:rsidRDefault="00A84BA2" w:rsidP="00901061">
      <w:r>
        <w:t xml:space="preserve">South African weather is </w:t>
      </w:r>
      <w:r w:rsidR="007844CC">
        <w:t>primarily seasonal and dominated by large scale synoptic circulations</w:t>
      </w:r>
      <w:r w:rsidR="001C5FF0">
        <w:t xml:space="preserve"> which result </w:t>
      </w:r>
      <w:r w:rsidR="00E32D05">
        <w:t xml:space="preserve">from the </w:t>
      </w:r>
      <w:r w:rsidR="00E47944">
        <w:t xml:space="preserve">interactions between </w:t>
      </w:r>
      <w:r w:rsidR="00170B7E">
        <w:t xml:space="preserve">the South Atlantic </w:t>
      </w:r>
      <w:r w:rsidR="0065287D">
        <w:t xml:space="preserve">high pressure cell (SAH) and </w:t>
      </w:r>
      <w:r w:rsidR="000921EE">
        <w:t xml:space="preserve">mid-latitude pressure systems </w:t>
      </w:r>
      <w:r w:rsidR="00D673D5">
        <w:t xml:space="preserve">that </w:t>
      </w:r>
      <w:r w:rsidR="009D4B2C">
        <w:t xml:space="preserve">are associated with the upper-level westerlies. </w:t>
      </w:r>
      <w:r w:rsidR="0036282A">
        <w:t>Wind over the bay i</w:t>
      </w:r>
      <w:r w:rsidR="00DF0154">
        <w:t xml:space="preserve">s controlled by two main factors, the first being the nature and time scale of synoptic weather systems </w:t>
      </w:r>
      <w:r w:rsidR="00D40B23">
        <w:t xml:space="preserve">akin to the region, the second being </w:t>
      </w:r>
      <w:r w:rsidR="004434E3">
        <w:t xml:space="preserve">the orography which leads to orographically sheared winds being common </w:t>
      </w:r>
      <w:r w:rsidR="004434E3">
        <w:fldChar w:fldCharType="begin"/>
      </w:r>
      <w:r w:rsidR="004434E3">
        <w:instrText xml:space="preserve"> ADDIN ZOTERO_ITEM CSL_CITATION {"citationID":"78j4TrPU","properties":{"formattedCitation":"(Gr\\uc0\\u252{}ndlingh et al., 1989; Jury et al., 1985)","plainCitation":"(Gründlingh et al., 1989; Jury et al., 1985)","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schema":"https://github.com/citation-style-language/schema/raw/master/csl-citation.json"} </w:instrText>
      </w:r>
      <w:r w:rsidR="004434E3">
        <w:fldChar w:fldCharType="separate"/>
      </w:r>
      <w:r w:rsidR="004434E3" w:rsidRPr="004434E3">
        <w:t>(Gründlingh et al., 1989; Jury et al., 1985)</w:t>
      </w:r>
      <w:r w:rsidR="004434E3">
        <w:fldChar w:fldCharType="end"/>
      </w:r>
      <w:r w:rsidR="004434E3">
        <w:t xml:space="preserve"> </w:t>
      </w:r>
      <w:r w:rsidR="00344485">
        <w:t xml:space="preserve">The eastward propagation of atmospheric Rossby waves </w:t>
      </w:r>
      <w:r w:rsidR="002D1CE3">
        <w:t xml:space="preserve">and associated fronts over the </w:t>
      </w:r>
      <w:r w:rsidR="005C1683">
        <w:t>S</w:t>
      </w:r>
      <w:r w:rsidR="002D1CE3">
        <w:t xml:space="preserve">outhern </w:t>
      </w:r>
      <w:r w:rsidR="005C1683">
        <w:t>O</w:t>
      </w:r>
      <w:r w:rsidR="002D1CE3">
        <w:t xml:space="preserve">cean is the major control on the synoptic systems experienced in False Bay </w:t>
      </w:r>
      <w:r w:rsidR="00632776">
        <w:fldChar w:fldCharType="begin"/>
      </w:r>
      <w:r w:rsidR="00632776">
        <w:instrText xml:space="preserve"> ADDIN ZOTERO_ITEM CSL_CITATION {"citationID":"3yoQQOOH","properties":{"formattedCitation":"(Gr\\uc0\\u252{}ndlingh et al., 1989; MacHutchon, 2006; Wainman et al., 1987)","plainCitation":"(Gründlingh et al., 1989; MacHutchon, 2006; Wainman et al., 1987)","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902,"uris":["http://zotero.org/users/14070386/items/U33X95VC"],"itemData":{"id":902,"type":"thesis","event-place":"Stellenbosch: South Africa","genre":"Ph.D. thesis","publisher":"Stellenbosch University","publisher-place":"Stellenbosch: South Africa","title":"The Characterisation of South African Sea Storms","author":[{"family":"MacHutchon","given":"K. R."}],"issued":{"date-parts":[["2006"]]}}},{"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632776">
        <w:fldChar w:fldCharType="separate"/>
      </w:r>
      <w:r w:rsidR="00632776" w:rsidRPr="00632776">
        <w:t>(Gründlingh et al., 1989; MacHutchon, 2006; Wainman et al., 1987)</w:t>
      </w:r>
      <w:r w:rsidR="00632776">
        <w:fldChar w:fldCharType="end"/>
      </w:r>
      <w:r w:rsidR="00632776">
        <w:t>.</w:t>
      </w:r>
    </w:p>
    <w:p w14:paraId="6EF899E0" w14:textId="11DB9190" w:rsidR="00DA0840" w:rsidRDefault="00922D4A" w:rsidP="00901061">
      <w:r>
        <w:lastRenderedPageBreak/>
        <w:t xml:space="preserve">Several synoptic types exist and </w:t>
      </w:r>
      <w:r w:rsidR="007E42F9">
        <w:t xml:space="preserve">help explain general atmospheric circulation along the coast. </w:t>
      </w:r>
      <w:r w:rsidR="00632776">
        <w:t xml:space="preserve"> </w:t>
      </w:r>
      <w:r w:rsidR="00D820CE">
        <w:t xml:space="preserve">The </w:t>
      </w:r>
      <w:r w:rsidR="0065287D">
        <w:t>SAH</w:t>
      </w:r>
      <w:r w:rsidR="00D820CE">
        <w:t xml:space="preserve"> </w:t>
      </w:r>
      <w:r w:rsidR="00C15105">
        <w:t xml:space="preserve">guides Southern Ocean fronts north-westward to toward the South African coast </w:t>
      </w:r>
      <w:r w:rsidR="00230F43">
        <w:fldChar w:fldCharType="begin"/>
      </w:r>
      <w:r w:rsidR="00230F43">
        <w:instrText xml:space="preserve"> ADDIN ZOTERO_ITEM CSL_CITATION {"citationID":"3sIXOFaT","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230F43">
        <w:fldChar w:fldCharType="separate"/>
      </w:r>
      <w:r w:rsidR="00230F43" w:rsidRPr="00230F43">
        <w:t>(Gründlingh et al., 1989)</w:t>
      </w:r>
      <w:r w:rsidR="00230F43">
        <w:fldChar w:fldCharType="end"/>
      </w:r>
      <w:r w:rsidR="00230F43">
        <w:t xml:space="preserve">. </w:t>
      </w:r>
      <w:r w:rsidR="00CE7BB4">
        <w:t xml:space="preserve">Approaching cold fronts </w:t>
      </w:r>
      <w:r w:rsidR="007A7215">
        <w:t xml:space="preserve">(Mid-latitude cyclones) </w:t>
      </w:r>
      <w:r w:rsidR="007159BA">
        <w:t>can generate coastally trapped low pres</w:t>
      </w:r>
      <w:r w:rsidR="009D61D0">
        <w:t>sure systems on the west coast</w:t>
      </w:r>
      <w:r w:rsidR="00C167A3">
        <w:t>,</w:t>
      </w:r>
      <w:r w:rsidR="009D61D0">
        <w:t xml:space="preserve"> which propagate ea</w:t>
      </w:r>
      <w:r w:rsidR="00C167A3">
        <w:t xml:space="preserve">stward as the front encroaches </w:t>
      </w:r>
      <w:r w:rsidR="00E90DF3">
        <w:fldChar w:fldCharType="begin"/>
      </w:r>
      <w:r w:rsidR="004F4693">
        <w:instrText xml:space="preserve"> ADDIN ZOTERO_ITEM CSL_CITATION {"citationID":"9VVauHN2","properties":{"formattedCitation":"(Gill, 1977)","plainCitation":"(Gill, 1977)","noteIndex":0},"citationItems":[{"id":903,"uris":["http://zotero.org/users/14070386/items/FBLSP3WL"],"itemData":{"id":903,"type":"article-journal","container-title":"Quarterly Journal of the Royal Meteorological Society","page":"431-440","title":"Coastally trapped waves in the atmosphere.","volume":"103","author":[{"family":"Gill","given":"A. E."}],"issued":{"date-parts":[["1977"]]}}}],"schema":"https://github.com/citation-style-language/schema/raw/master/csl-citation.json"} </w:instrText>
      </w:r>
      <w:r w:rsidR="00E90DF3">
        <w:fldChar w:fldCharType="separate"/>
      </w:r>
      <w:r w:rsidR="00E90DF3" w:rsidRPr="00E90DF3">
        <w:t>(Gill, 1977)</w:t>
      </w:r>
      <w:r w:rsidR="00E90DF3">
        <w:fldChar w:fldCharType="end"/>
      </w:r>
      <w:r w:rsidR="00E90DF3">
        <w:t xml:space="preserve">. </w:t>
      </w:r>
      <w:r w:rsidR="00A22843">
        <w:t xml:space="preserve">These </w:t>
      </w:r>
      <w:r w:rsidR="00320105">
        <w:t xml:space="preserve">coastal lows are associated with warm, often strong, offshore </w:t>
      </w:r>
      <w:r w:rsidR="00CE2E85">
        <w:t xml:space="preserve">Foehn (Berg) </w:t>
      </w:r>
      <w:r w:rsidR="00BA4989">
        <w:t xml:space="preserve">winds </w:t>
      </w:r>
      <w:r w:rsidR="001155C9">
        <w:t xml:space="preserve">leading the system, </w:t>
      </w:r>
      <w:r w:rsidR="00CE2E85">
        <w:t xml:space="preserve">and cool offshore winds </w:t>
      </w:r>
      <w:r w:rsidR="00747B4F">
        <w:t>trailing</w:t>
      </w:r>
      <w:r w:rsidR="00BA4989">
        <w:t xml:space="preserve"> </w:t>
      </w:r>
      <w:r w:rsidR="001155C9">
        <w:t>it</w:t>
      </w:r>
      <w:r w:rsidR="004F4693">
        <w:t xml:space="preserve"> </w:t>
      </w:r>
      <w:r w:rsidR="004F4693">
        <w:fldChar w:fldCharType="begin"/>
      </w:r>
      <w:r w:rsidR="004F4693">
        <w:instrText xml:space="preserve"> ADDIN ZOTERO_ITEM CSL_CITATION {"citationID":"2XAGD9er","properties":{"formattedCitation":"(Gill, 1977)","plainCitation":"(Gill, 1977)","noteIndex":0},"citationItems":[{"id":903,"uris":["http://zotero.org/users/14070386/items/FBLSP3WL"],"itemData":{"id":903,"type":"article-journal","container-title":"Quarterly Journal of the Royal Meteorological Society","page":"431-440","title":"Coastally trapped waves in the atmosphere.","volume":"103","author":[{"family":"Gill","given":"A. E."}],"issued":{"date-parts":[["1977"]]}}}],"schema":"https://github.com/citation-style-language/schema/raw/master/csl-citation.json"} </w:instrText>
      </w:r>
      <w:r w:rsidR="004F4693">
        <w:fldChar w:fldCharType="separate"/>
      </w:r>
      <w:r w:rsidR="004F4693" w:rsidRPr="004F4693">
        <w:t>(Gill, 1977)</w:t>
      </w:r>
      <w:r w:rsidR="004F4693">
        <w:fldChar w:fldCharType="end"/>
      </w:r>
      <w:r w:rsidR="001155C9">
        <w:t xml:space="preserve">. </w:t>
      </w:r>
      <w:r w:rsidR="00606495">
        <w:t xml:space="preserve">Cold fronts </w:t>
      </w:r>
      <w:r w:rsidR="002A0FEB">
        <w:t xml:space="preserve">follow the passage of coastal lows </w:t>
      </w:r>
      <w:r w:rsidR="00A017B0">
        <w:t xml:space="preserve">and </w:t>
      </w:r>
      <w:r w:rsidR="003C0943">
        <w:t xml:space="preserve">their approach is </w:t>
      </w:r>
      <w:r w:rsidR="00A017B0">
        <w:t>associated with north-westerly winds</w:t>
      </w:r>
      <w:r w:rsidR="003C0943">
        <w:t xml:space="preserve">, followed by </w:t>
      </w:r>
      <w:r w:rsidR="009C7229">
        <w:t xml:space="preserve">the rapid incursion of cold high latitude air masses after their passage </w:t>
      </w:r>
      <w:r w:rsidR="009C7229">
        <w:fldChar w:fldCharType="begin"/>
      </w:r>
      <w:r w:rsidR="009C7229">
        <w:instrText xml:space="preserve"> ADDIN ZOTERO_ITEM CSL_CITATION {"citationID":"3N0ewtLk","properties":{"formattedCitation":"(Gr\\uc0\\u252{}ndlingh et al., 1989; Jury et al., 1985)","plainCitation":"(Gründlingh et al., 1989; Jury et al., 1985)","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schema":"https://github.com/citation-style-language/schema/raw/master/csl-citation.json"} </w:instrText>
      </w:r>
      <w:r w:rsidR="009C7229">
        <w:fldChar w:fldCharType="separate"/>
      </w:r>
      <w:r w:rsidR="009C7229" w:rsidRPr="009C7229">
        <w:t>(Gründlingh et al., 1989; Jury et al., 1985)</w:t>
      </w:r>
      <w:r w:rsidR="009C7229">
        <w:fldChar w:fldCharType="end"/>
      </w:r>
      <w:r w:rsidR="009C7229">
        <w:t>.</w:t>
      </w:r>
      <w:r w:rsidR="00FD7741">
        <w:t xml:space="preserve"> </w:t>
      </w:r>
      <w:r w:rsidR="00093C5C">
        <w:t>F</w:t>
      </w:r>
      <w:r w:rsidR="00DA0840">
        <w:t>ronts are</w:t>
      </w:r>
      <w:r w:rsidR="00FD7741">
        <w:t xml:space="preserve"> followed by</w:t>
      </w:r>
      <w:r w:rsidR="00220584">
        <w:t xml:space="preserve"> southerly meridional flow </w:t>
      </w:r>
      <w:r w:rsidR="00AA74B5">
        <w:t>along the pressure gradient west of the cyclon</w:t>
      </w:r>
      <w:r w:rsidR="00C9735C">
        <w:t>e.</w:t>
      </w:r>
      <w:r w:rsidR="00961E2C">
        <w:t xml:space="preserve"> A</w:t>
      </w:r>
      <w:r w:rsidR="00F73CB3">
        <w:t xml:space="preserve"> ridging SAH </w:t>
      </w:r>
      <w:r w:rsidR="00961E2C">
        <w:t xml:space="preserve">follows, </w:t>
      </w:r>
      <w:r w:rsidR="00DA0840">
        <w:t>leading</w:t>
      </w:r>
      <w:r w:rsidR="00512F2C">
        <w:t xml:space="preserve"> to </w:t>
      </w:r>
      <w:r w:rsidR="00E50A38">
        <w:t xml:space="preserve">strong south-easterly </w:t>
      </w:r>
      <w:r w:rsidR="00D907E6">
        <w:t>conditions</w:t>
      </w:r>
      <w:r w:rsidR="008A7B69">
        <w:t xml:space="preserve">, especially in summer. </w:t>
      </w:r>
      <w:r w:rsidR="00CE4352">
        <w:t>Th</w:t>
      </w:r>
      <w:r w:rsidR="006E7593">
        <w:t>ese dynamics</w:t>
      </w:r>
      <w:r w:rsidR="00F379B5">
        <w:t xml:space="preserve">, </w:t>
      </w:r>
      <w:r w:rsidR="006E7593">
        <w:t xml:space="preserve">typically </w:t>
      </w:r>
      <w:r w:rsidR="003B1AA6">
        <w:t>cycle on a weekly basis (5-7 days) and are</w:t>
      </w:r>
      <w:r w:rsidR="002F2C95">
        <w:t xml:space="preserve"> seasonal in nature </w:t>
      </w:r>
      <w:r w:rsidR="000C7E05">
        <w:fldChar w:fldCharType="begin"/>
      </w:r>
      <w:r w:rsidR="000C7E05">
        <w:instrText xml:space="preserve"> ADDIN ZOTERO_ITEM CSL_CITATION {"citationID":"gO9EvX03","properties":{"formattedCitation":"(Gr\\uc0\\u252{}ndlingh et al., 1989)","plainCitation":"(Gründlingh et al., 1989)","noteIndex":0},"citationItems":[{"id":515,"uris":["http://zotero.org/users/14070386/items/JJV4REIQ"],"itemData":{"id":515,"type":"article-journal","abstract":"False Bay, the biggest bay in South Africa, has to accommodate various demands in terms of recreation, naval activities and fisheries while it is lately also exposed to increased pollution. To determine the currents at the entrance to the Bay and thus obtain insight into the dynamics of the region, the flushing rate of the Bay and other aspects of the circulation, a number of current meters were deployed in the lower half of the water column at the entrance during the austral summer of 1986/1987. The results of these measurements, augmented and supported by temperature-salinity sections and meteorologic measurements in the vicinity, are discussed and compared with historical observations of the currents and water properties in the Bay.","container-title":"Continental Shelf Research","DOI":"10.1016/0278-4343(89)90056-3","ISSN":"02784343","issue":"12","journalAbbreviation":"Continental Shelf Research","language":"en","license":"https://www.elsevier.com/tdm/userlicense/1.0/","page":"1029-1048","source":"DOI.org (Crossref)","title":"Bottom currents at the entrance to False Bay, South Africa","volume":"9","author":[{"family":"Gründlingh","given":"M.L."},{"family":"Hunter","given":"I.T."},{"family":"Potgieter","given":"E."}],"issued":{"date-parts":[["1989",12]]}}}],"schema":"https://github.com/citation-style-language/schema/raw/master/csl-citation.json"} </w:instrText>
      </w:r>
      <w:r w:rsidR="000C7E05">
        <w:fldChar w:fldCharType="separate"/>
      </w:r>
      <w:r w:rsidR="000C7E05" w:rsidRPr="000C7E05">
        <w:t>(Gründlingh et al., 1989)</w:t>
      </w:r>
      <w:r w:rsidR="000C7E05">
        <w:fldChar w:fldCharType="end"/>
      </w:r>
      <w:r w:rsidR="000C7E05">
        <w:t>.</w:t>
      </w:r>
      <w:r w:rsidR="00111047">
        <w:t xml:space="preserve"> </w:t>
      </w:r>
      <w:r w:rsidR="00421494">
        <w:t xml:space="preserve"> </w:t>
      </w:r>
    </w:p>
    <w:p w14:paraId="4B0A9700" w14:textId="095BAF1E" w:rsidR="00AE0454" w:rsidRDefault="00421494" w:rsidP="00901061">
      <w:r>
        <w:t>Cold fronts</w:t>
      </w:r>
      <w:r w:rsidR="00D51D43">
        <w:t xml:space="preserve"> and coastal lows are often weaker </w:t>
      </w:r>
      <w:r>
        <w:t xml:space="preserve">during summer </w:t>
      </w:r>
      <w:r w:rsidR="009B22C3">
        <w:t>due to the</w:t>
      </w:r>
      <w:r>
        <w:t xml:space="preserve"> </w:t>
      </w:r>
      <w:r w:rsidR="00F840CB">
        <w:t xml:space="preserve">southward </w:t>
      </w:r>
      <w:r>
        <w:t>shift of the Inter Tropical Convergence Zone</w:t>
      </w:r>
      <w:r w:rsidR="009B22C3">
        <w:t>.</w:t>
      </w:r>
      <w:r w:rsidR="00D51D43">
        <w:t xml:space="preserve"> The opposite is </w:t>
      </w:r>
      <w:r w:rsidR="001B2AF8">
        <w:t>true in winter.</w:t>
      </w:r>
      <w:r w:rsidR="00D51D43">
        <w:t xml:space="preserve"> </w:t>
      </w:r>
      <w:r w:rsidR="008750C1">
        <w:t>Summer cycles are characterised by 3-5 days of southeasterlies</w:t>
      </w:r>
      <w:r w:rsidR="000B5D3E">
        <w:t xml:space="preserve">, where </w:t>
      </w:r>
      <w:r w:rsidR="00BD0AB0">
        <w:t xml:space="preserve">local orographic effects </w:t>
      </w:r>
      <w:r w:rsidR="003D1714">
        <w:t xml:space="preserve">lead to winds speeds exceeding 30 kn </w:t>
      </w:r>
      <w:r w:rsidR="00AE0454">
        <w:t>at Cape Point</w:t>
      </w:r>
      <w:r w:rsidR="003702FB">
        <w:t xml:space="preserve"> </w:t>
      </w:r>
      <w:r w:rsidR="003702FB">
        <w:fldChar w:fldCharType="begin"/>
      </w:r>
      <w:r w:rsidR="008E2B12">
        <w:instrText xml:space="preserve"> ADDIN ZOTERO_ITEM CSL_CITATION {"citationID":"xkjQCRzN","properties":{"formattedCitation":"(Le Roux, 1975)","plainCitation":"(Le Roux, 1975)","noteIndex":0},"citationItems":[{"id":904,"uris":["http://zotero.org/users/14070386/items/5ALX82PY"],"itemData":{"id":904,"type":"report","event-place":"South Africa","genre":"Report WB","number":"38","page":"79","publisher":"South African Weather Bureau, Dept. Transport","publisher-place":"South Africa","title":"Climate of South Africa, Part 1: Surface winds.","author":[{"family":"Le Roux","given":"J. J."}],"issued":{"date-parts":[["1975"]]}}}],"schema":"https://github.com/citation-style-language/schema/raw/master/csl-citation.json"} </w:instrText>
      </w:r>
      <w:r w:rsidR="003702FB">
        <w:fldChar w:fldCharType="separate"/>
      </w:r>
      <w:r w:rsidR="003702FB" w:rsidRPr="003702FB">
        <w:t>(Le Roux, 1975)</w:t>
      </w:r>
      <w:r w:rsidR="003702FB">
        <w:fldChar w:fldCharType="end"/>
      </w:r>
      <w:r w:rsidR="003702FB">
        <w:t xml:space="preserve">. </w:t>
      </w:r>
      <w:r w:rsidR="003F3A84">
        <w:t xml:space="preserve">The height of the inversion layer </w:t>
      </w:r>
      <w:r w:rsidR="00C00642">
        <w:t xml:space="preserve">(unstable atmospheric layer where temperature increases with height) </w:t>
      </w:r>
      <w:r w:rsidR="00022B4E">
        <w:t xml:space="preserve">, and by </w:t>
      </w:r>
      <w:r w:rsidR="00F2603B">
        <w:t xml:space="preserve">extension the vertical effect of surface winds, </w:t>
      </w:r>
      <w:r w:rsidR="001B49E1">
        <w:t>is</w:t>
      </w:r>
      <w:r w:rsidR="00C00642">
        <w:t xml:space="preserve"> modulated by the passage of the</w:t>
      </w:r>
      <w:r w:rsidR="009F1DE0">
        <w:t xml:space="preserve">se weather systems and can affect the flow and speed of the winds over the bay </w:t>
      </w:r>
      <w:r w:rsidR="009F1DE0">
        <w:fldChar w:fldCharType="begin"/>
      </w:r>
      <w:r w:rsidR="009F1DE0">
        <w:instrText xml:space="preserve"> ADDIN ZOTERO_ITEM CSL_CITATION {"citationID":"k2Bz3SnC","properties":{"formattedCitation":"(Bonnardot et al., 2005; Daniels et al., 2022; Jury, 1991)","plainCitation":"(Bonnardot et al., 2005; Daniels et al., 2022; Jury, 1991)","noteIndex":0},"citationItems":[{"id":567,"uris":["http://zotero.org/users/14070386/items/HM9JDE56"],"itemData":{"id":567,"type":"article-journal","abstract":"Sea breezes were investigated during the maturation period of wine grapes in the South-Western Cape under particular synoptic wind conditions (onshore for Table Bay and offshore for False Bay). Observations from an automatic weather station network located in the Stellenbosch wine-producing area as well as the Regional Atmospheric Modelling System (RAMS, non-hydrostatic, parallel, version 4.3) were used. Results showed that two sea breezes developed, one from Table Bay late in the morning, and the other from False Bay later in the afternoon. The coastal low strengthened and deflected the sea breeze from Table Bay towards the south and south-east of the study area, while the offshore large-scale circulation hindered the development of the sea breeze in the opposite direction over False Bay and delayed its movement towards land. The decrease in temperature resulting from the onset of the sea breeze from the Atlantic early in the afternoon could be significant for viticulture, reducing the duration and intensity of high temperature stress on grapevine functioning at the coolest locations.","container-title":"Theoretical and Applied Climatology","DOI":"10.1007/s00704-004-0087-y","ISSN":"1434-4483","issue":"3","journalAbbreviation":"Theor. Appl. Climatol.","language":"en","license":"2005 Springer-Verlag/Wien","note":"Company: Springer\nDistributor: Springer\nInstitution: Springer\nLabel: Springer\nnumber: 3\npublisher: Springer-Verlag","page":"203-218","source":"link-springer-com.ezproxy.uct.ac.za","title":"Sea breeze development under an offshore synoptic wind in the South-Western Cape and implications for the Stellenbosch wine-producing area","volume":"81","author":[{"family":"Bonnardot","given":"V."},{"family":"Planchon","given":"O."},{"family":"Cautenet","given":"S."}],"issued":{"date-parts":[["2005",7,1]]}}},{"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897,"uris":["http://zotero.org/users/14070386/items/FYUZL7N7"],"itemData":{"id":897,"type":"article-journal","container-title":"Transactions of the Royal Society of South Africa","page":"401-418","title":"The weather of False Bay","volume":"47","author":[{"family":"Jury","given":"Mark R."}],"issued":{"date-parts":[["1991"]]}}}],"schema":"https://github.com/citation-style-language/schema/raw/master/csl-citation.json"} </w:instrText>
      </w:r>
      <w:r w:rsidR="009F1DE0">
        <w:fldChar w:fldCharType="separate"/>
      </w:r>
      <w:r w:rsidR="009F1DE0" w:rsidRPr="009F1DE0">
        <w:t>(Bonnardot et al., 2005; Daniels et al., 2022; Jury, 1991)</w:t>
      </w:r>
      <w:r w:rsidR="009F1DE0">
        <w:fldChar w:fldCharType="end"/>
      </w:r>
      <w:r w:rsidR="009F1DE0">
        <w:t xml:space="preserve">. </w:t>
      </w:r>
      <w:r w:rsidR="00BD148E">
        <w:t xml:space="preserve">The vertical extent of surface winds reaches a minimum during </w:t>
      </w:r>
      <w:r w:rsidR="00A528FD">
        <w:t xml:space="preserve">coastal lows, and can create a </w:t>
      </w:r>
      <w:r w:rsidR="00DE76F4">
        <w:t xml:space="preserve">wind shadow in the lee of the eastern mountains surrounding False Bay </w:t>
      </w:r>
      <w:r w:rsidR="00DE76F4">
        <w:fldChar w:fldCharType="begin"/>
      </w:r>
      <w:r w:rsidR="00DE76F4">
        <w:instrText xml:space="preserve"> ADDIN ZOTERO_ITEM CSL_CITATION {"citationID":"YCCIAEC1","properties":{"formattedCitation":"(Jury et al., 1985; Wainman et al., 1987)","plainCitation":"(Jury et al., 1985; Wainman et al., 1987)","noteIndex":0},"citationItems":[{"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DE76F4">
        <w:fldChar w:fldCharType="separate"/>
      </w:r>
      <w:r w:rsidR="00DE76F4" w:rsidRPr="00DE76F4">
        <w:t>(Jury et al., 1985; Wainman et al., 1987)</w:t>
      </w:r>
      <w:r w:rsidR="00DE76F4">
        <w:fldChar w:fldCharType="end"/>
      </w:r>
      <w:r w:rsidR="003125F8">
        <w:t xml:space="preserve">. This is likely the cause </w:t>
      </w:r>
      <w:r w:rsidR="00B11122">
        <w:t xml:space="preserve">the pronounced slowdown of winds </w:t>
      </w:r>
      <w:r w:rsidR="00BC3E51">
        <w:t xml:space="preserve">in the north-east of the bay </w:t>
      </w:r>
      <w:r w:rsidR="00712C22">
        <w:t xml:space="preserve">recorded </w:t>
      </w:r>
      <w:r w:rsidR="00BC3E51">
        <w:t>during</w:t>
      </w:r>
      <w:r w:rsidR="00F37888">
        <w:t xml:space="preserve"> June, July and August </w:t>
      </w:r>
      <w:r w:rsidR="00712C22">
        <w:t>by Atkins (1970b).</w:t>
      </w:r>
      <w:r w:rsidR="00F37888">
        <w:t xml:space="preserve"> </w:t>
      </w:r>
    </w:p>
    <w:p w14:paraId="214D30E5" w14:textId="5B652B8D" w:rsidR="00E01210" w:rsidRDefault="00252CAA" w:rsidP="00901061">
      <w:r>
        <w:t xml:space="preserve">The observed wind field in False Bay </w:t>
      </w:r>
      <w:r w:rsidR="0054758F">
        <w:t>is highly variable and complicated.</w:t>
      </w:r>
      <w:r w:rsidR="00F627AE">
        <w:t xml:space="preserve"> </w:t>
      </w:r>
      <w:r w:rsidR="00C2774C">
        <w:t xml:space="preserve">Wainman et al. (1987) </w:t>
      </w:r>
      <w:r w:rsidR="0054758F">
        <w:t xml:space="preserve">analysed time series data </w:t>
      </w:r>
      <w:r w:rsidR="006A3509">
        <w:t xml:space="preserve">from </w:t>
      </w:r>
      <w:r w:rsidR="00345060" w:rsidRPr="00345060">
        <w:t>anemometers</w:t>
      </w:r>
      <w:r w:rsidR="00345060">
        <w:t xml:space="preserve"> and </w:t>
      </w:r>
      <w:r w:rsidR="002472D0">
        <w:t xml:space="preserve">found that </w:t>
      </w:r>
      <w:r w:rsidR="00F627AE">
        <w:t xml:space="preserve">correlations between stations </w:t>
      </w:r>
      <w:r w:rsidR="00D45E65">
        <w:t>was</w:t>
      </w:r>
      <w:r w:rsidR="00F627AE">
        <w:t xml:space="preserve"> generally poor </w:t>
      </w:r>
      <m:oMath>
        <m:d>
          <m:dPr>
            <m:ctrlPr>
              <w:rPr>
                <w:rFonts w:ascii="Cambria Math" w:hAnsi="Cambria Math"/>
                <w:i/>
              </w:rPr>
            </m:ctrlPr>
          </m:dPr>
          <m:e>
            <m:r>
              <w:rPr>
                <w:rFonts w:ascii="Cambria Math" w:hAnsi="Cambria Math"/>
              </w:rPr>
              <m:t>&lt;0.6</m:t>
            </m:r>
          </m:e>
        </m:d>
      </m:oMath>
      <w:r w:rsidR="00831F09">
        <w:t xml:space="preserve">. </w:t>
      </w:r>
      <w:r w:rsidR="007D2454">
        <w:t>Th</w:t>
      </w:r>
      <w:r w:rsidR="002D3FE6">
        <w:t xml:space="preserve">e spatially </w:t>
      </w:r>
      <w:r w:rsidR="00C65DD3">
        <w:t xml:space="preserve">varying wind field </w:t>
      </w:r>
      <w:r w:rsidR="008C3A34">
        <w:t xml:space="preserve">over False Bay </w:t>
      </w:r>
      <w:r w:rsidR="002C287E">
        <w:t xml:space="preserve">was described as a synoptic sequence by Jury (1984): </w:t>
      </w:r>
    </w:p>
    <w:p w14:paraId="5A163ED3" w14:textId="663146A4" w:rsidR="002C287E" w:rsidRDefault="002C287E" w:rsidP="00901061">
      <w:r w:rsidRPr="004D3BBE">
        <w:rPr>
          <w:b/>
          <w:bCs/>
        </w:rPr>
        <w:t>South-west regime:</w:t>
      </w:r>
      <w:r>
        <w:t xml:space="preserve"> </w:t>
      </w:r>
      <w:r w:rsidR="006222DE">
        <w:t xml:space="preserve">Southwesterlies are associated with the ridging SAH </w:t>
      </w:r>
      <w:r w:rsidR="004D3BBE">
        <w:t xml:space="preserve">following the passage of a cold front. Due to local orographic effects near </w:t>
      </w:r>
      <w:r w:rsidR="000B1A2C">
        <w:t>Walker Bay (to the east of False  Bay) the wind field becomes</w:t>
      </w:r>
      <w:r w:rsidR="006B7870">
        <w:t xml:space="preserve"> uniformly southerly and strengthens as the pressure gradients increase </w:t>
      </w:r>
      <w:r w:rsidR="00971A6C">
        <w:fldChar w:fldCharType="begin"/>
      </w:r>
      <w:r w:rsidR="008E2B12">
        <w:instrText xml:space="preserve"> ADDIN ZOTERO_ITEM CSL_CITATION {"citationID":"PmS85Vxa","properties":{"formattedCitation":"(Jury, 1984; Largier et al., 1992)","plainCitation":"(Jury, 1984; Largier et al., 1992)","noteIndex":0},"citationItems":[{"id":905,"uris":["http://zotero.org/users/14070386/items/NV2JKTZV"],"itemData":{"id":905,"type":"thesis","event-place":"South Africa","genre":"Ph.D. thesis","number-of-pages":"161","publisher":"University of Cape Town","publisher-place":"South Africa","title":"Wind shear and differential upwelling along the SW tip of Africa.","author":[{"family":"Jury","given":"Mark R."}],"issued":{"date-parts":[["1984"]]}}},{"id":569,"uris":["http://zotero.org/users/14070386/items/W6L6HPAF"],"itemData":{"id":569,"type":"article-journal","abstract":"Studies of the physical oceanography of the western Agulhas Bank are reviewed, pointing out the unique position of this shelf region between the eastern boundary Benguela system and the western boundary Agulhas system. New observations from moorings off Quoin Point during summer 1986/87 permit a fuller description of the dynamics of circulation and stratification and the identification of three subregions. The inner shelf is dominated by wind-forcing, as in eastern boundary upwelling systems, whereas the outer shelf is dominated by oceanic forcing, as over western boundary shelves. The mid-shelf is characterized by strong stratification separating near-surface oceanic water from near-bottom upwelling Central Water. A lack of correlation between currents and temperatures in these three subregions of the western Agulhas Bank suggests that they function independently. This synthesis of the physical oceanography, which includes discussion of the hydrodynamic coupling of the western Agulhas Bank with shelf regions to the east and west, leads to a discussion of the importance of circulation and stratification to the anchovy-related ecology of the region. This centres on the availability of food and transport for spawning anchovy Engraulis capensis on the western Agulhas Bank.","container-title":"South African Journal of Marine Science","DOI":"10.2989/02577619209504709","ISSN":"0257-7615","issue":"1","note":"publisher: Taylor &amp; Francis\n_eprint: https://doi.org/10.2989/02577619209504709","page":"319-339","source":"Taylor and Francis+NEJM","title":"The western Agulhas Bank: circulation, stratification and ecology","title-short":"The western Agulhas Bank","volume":"12","author":[{"family":"Largier","given":"J. L."},{"family":"Chapman","given":"P."},{"family":"Peterson","given":"W. T."},{"family":"Swart","given":"V. P."}],"issued":{"date-parts":[["1992",6,1]]}}}],"schema":"https://github.com/citation-style-language/schema/raw/master/csl-citation.json"} </w:instrText>
      </w:r>
      <w:r w:rsidR="00971A6C">
        <w:fldChar w:fldCharType="separate"/>
      </w:r>
      <w:r w:rsidR="00971A6C" w:rsidRPr="00971A6C">
        <w:t>(Jury, 1984; Largier et al., 1992)</w:t>
      </w:r>
      <w:r w:rsidR="00971A6C">
        <w:fldChar w:fldCharType="end"/>
      </w:r>
      <w:r w:rsidR="00B60F59">
        <w:t xml:space="preserve">. </w:t>
      </w:r>
      <w:r w:rsidR="00B71CAD">
        <w:t>This is illustrated in Fig 3a.</w:t>
      </w:r>
    </w:p>
    <w:p w14:paraId="218296FB" w14:textId="2C805B36" w:rsidR="009C0E82" w:rsidRPr="009C0E82" w:rsidRDefault="009C0E82" w:rsidP="00901061">
      <w:pPr>
        <w:rPr>
          <w:b/>
          <w:bCs/>
        </w:rPr>
      </w:pPr>
      <w:r w:rsidRPr="009C0E82">
        <w:rPr>
          <w:b/>
          <w:bCs/>
        </w:rPr>
        <w:t>South-east regimes</w:t>
      </w:r>
    </w:p>
    <w:p w14:paraId="085D23AC" w14:textId="7D649DCB" w:rsidR="00E01210" w:rsidRDefault="00B60F59" w:rsidP="00E01210">
      <w:pPr>
        <w:keepNext/>
      </w:pPr>
      <w:r>
        <w:rPr>
          <w:b/>
          <w:bCs/>
        </w:rPr>
        <w:t xml:space="preserve">Deep </w:t>
      </w:r>
      <w:r w:rsidRPr="009C0E82">
        <w:t>south-east regime:</w:t>
      </w:r>
      <w:r w:rsidR="00E6319B">
        <w:t xml:space="preserve"> </w:t>
      </w:r>
      <w:r w:rsidR="006A676B">
        <w:t>During southerly meridional flow d</w:t>
      </w:r>
      <w:r w:rsidR="000B62A0">
        <w:t xml:space="preserve">eep southeasterlies </w:t>
      </w:r>
      <w:r w:rsidR="006A676B">
        <w:t>flow</w:t>
      </w:r>
      <w:r w:rsidR="000B62A0">
        <w:t xml:space="preserve"> over the surrounding mountain ranges and </w:t>
      </w:r>
      <w:r w:rsidR="003B4957">
        <w:t xml:space="preserve">are associated with accelerated winds speeds across the bay, as well as the development of a </w:t>
      </w:r>
      <w:r w:rsidR="007440A4">
        <w:t xml:space="preserve">strong  easterly downslope jet in the lee of  the Kogelberg mountains. </w:t>
      </w:r>
      <w:r w:rsidR="00F01446">
        <w:t xml:space="preserve">Deep conditions are modified when </w:t>
      </w:r>
      <w:r w:rsidR="007440A4">
        <w:t xml:space="preserve"> </w:t>
      </w:r>
      <w:r w:rsidR="00F01446">
        <w:t>a</w:t>
      </w:r>
      <w:r w:rsidR="00455E62">
        <w:t xml:space="preserve"> low level-level subsidence inversion </w:t>
      </w:r>
      <w:r w:rsidR="00666944">
        <w:t>(</w:t>
      </w:r>
      <w:r w:rsidR="001700CC">
        <w:t xml:space="preserve">descending layer of air is heated as it is compressed </w:t>
      </w:r>
      <w:r w:rsidR="007262E0">
        <w:t xml:space="preserve">near the surface) caps the southeasterlies below the </w:t>
      </w:r>
      <w:r w:rsidR="009F2BEA">
        <w:t>mountain ranges</w:t>
      </w:r>
      <w:r w:rsidR="00F01446">
        <w:t xml:space="preserve"> to the east and west. </w:t>
      </w:r>
      <w:r w:rsidR="00372C21">
        <w:t xml:space="preserve">This signals the </w:t>
      </w:r>
      <w:r w:rsidR="005D1E59">
        <w:t xml:space="preserve">development of the shallow south-east regime. </w:t>
      </w:r>
      <w:r w:rsidR="00B71CAD">
        <w:t>This is illustrated in Fig 3b.</w:t>
      </w:r>
    </w:p>
    <w:p w14:paraId="22DA6C58" w14:textId="44079195" w:rsidR="005D1E59" w:rsidRDefault="005D1E59" w:rsidP="00E01210">
      <w:pPr>
        <w:keepNext/>
      </w:pPr>
      <w:r>
        <w:rPr>
          <w:b/>
          <w:bCs/>
        </w:rPr>
        <w:t xml:space="preserve">Shallow </w:t>
      </w:r>
      <w:r>
        <w:t xml:space="preserve">south-east regime: </w:t>
      </w:r>
      <w:r w:rsidR="00340A79">
        <w:t xml:space="preserve">The ridging process of the SAH and </w:t>
      </w:r>
      <w:r w:rsidR="00136CDD">
        <w:t xml:space="preserve">lowers the height of the inversion layer and consequently blocks the surface wind from flowing over the </w:t>
      </w:r>
      <w:r w:rsidR="005E63FC">
        <w:t>Hottentots Holland mountain range.</w:t>
      </w:r>
      <w:r w:rsidR="00323786">
        <w:t xml:space="preserve"> </w:t>
      </w:r>
      <w:r w:rsidR="00523C16">
        <w:t xml:space="preserve">The mountain range and inversion constrain the </w:t>
      </w:r>
      <w:r w:rsidR="00A64CC2">
        <w:t xml:space="preserve">wind to a ~600 m </w:t>
      </w:r>
      <w:r w:rsidR="008F1C0B">
        <w:t>vertical extent</w:t>
      </w:r>
      <w:r w:rsidR="000614B5">
        <w:t>, hence shallow,</w:t>
      </w:r>
      <w:r w:rsidR="008F1C0B">
        <w:t xml:space="preserve"> and deflect it seaward </w:t>
      </w:r>
      <w:r w:rsidR="00D5672F">
        <w:fldChar w:fldCharType="begin"/>
      </w:r>
      <w:r w:rsidR="00D5672F">
        <w:instrText xml:space="preserve"> ADDIN ZOTERO_ITEM CSL_CITATION {"citationID":"FQBsZuVf","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D5672F">
        <w:fldChar w:fldCharType="separate"/>
      </w:r>
      <w:r w:rsidR="00D5672F" w:rsidRPr="00D5672F">
        <w:t>(Wainman et al., 1987)</w:t>
      </w:r>
      <w:r w:rsidR="00D5672F">
        <w:fldChar w:fldCharType="end"/>
      </w:r>
      <w:r w:rsidR="00D5672F">
        <w:t xml:space="preserve">. </w:t>
      </w:r>
      <w:r w:rsidR="00B91829">
        <w:t xml:space="preserve">As a result of this the surface winds accelerate past Cape Hangklip and a wind shadow develops in the </w:t>
      </w:r>
      <w:r w:rsidR="006B28DC">
        <w:t xml:space="preserve">lee </w:t>
      </w:r>
      <w:r w:rsidR="00981409">
        <w:t xml:space="preserve">of the </w:t>
      </w:r>
      <w:r w:rsidR="00981409">
        <w:lastRenderedPageBreak/>
        <w:t xml:space="preserve">Helderberg Mountains, which </w:t>
      </w:r>
      <w:r w:rsidR="003125DC">
        <w:t xml:space="preserve">impacts surface circulation near Gordon’s Bay </w:t>
      </w:r>
      <w:r w:rsidR="003125DC">
        <w:fldChar w:fldCharType="begin"/>
      </w:r>
      <w:r w:rsidR="003125DC">
        <w:instrText xml:space="preserve"> ADDIN ZOTERO_ITEM CSL_CITATION {"citationID":"1bAG8guD","properties":{"formattedCitation":"(Wainman et al., 1987)","plainCitation":"(Wainman et al., 1987)","noteIndex":0},"citationItems":[{"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rsidR="003125DC">
        <w:fldChar w:fldCharType="separate"/>
      </w:r>
      <w:r w:rsidR="003125DC" w:rsidRPr="003125DC">
        <w:t>(Wainman et al., 1987)</w:t>
      </w:r>
      <w:r w:rsidR="003125DC">
        <w:fldChar w:fldCharType="end"/>
      </w:r>
      <w:r w:rsidR="003125DC">
        <w:t xml:space="preserve">. </w:t>
      </w:r>
      <w:r w:rsidR="006B28DC">
        <w:t xml:space="preserve"> </w:t>
      </w:r>
      <w:r w:rsidR="00622295">
        <w:t xml:space="preserve">The data analysed by Wainman et al. (1987) indicate that </w:t>
      </w:r>
      <w:r w:rsidR="00D31880">
        <w:t xml:space="preserve">these winds entering the bay are </w:t>
      </w:r>
      <w:r w:rsidR="00EA326A">
        <w:t xml:space="preserve">deflected (likely by local orographic effects) to become </w:t>
      </w:r>
      <w:r w:rsidR="003125DC">
        <w:t xml:space="preserve">increasingly </w:t>
      </w:r>
      <w:r w:rsidR="00004886">
        <w:t>southerly</w:t>
      </w:r>
      <w:r w:rsidR="00EA538E">
        <w:t>.</w:t>
      </w:r>
      <w:r w:rsidR="005E63FC">
        <w:t xml:space="preserve"> </w:t>
      </w:r>
      <w:r w:rsidR="00EA538E">
        <w:t xml:space="preserve">The lowering of the inversion layer and subsequent change in the wind field </w:t>
      </w:r>
      <w:r w:rsidR="005E63FC">
        <w:t xml:space="preserve">usually occurs over three days </w:t>
      </w:r>
      <w:r w:rsidR="005E63FC">
        <w:fldChar w:fldCharType="begin"/>
      </w:r>
      <w:r w:rsidR="008E2B12">
        <w:instrText xml:space="preserve"> ADDIN ZOTERO_ITEM CSL_CITATION {"citationID":"s6qNt30H","properties":{"formattedCitation":"(Jury, 1984; Jury et al., 1985)","plainCitation":"(Jury, 1984; Jury et al., 1985)","noteIndex":0},"citationItems":[{"id":905,"uris":["http://zotero.org/users/14070386/items/NV2JKTZV"],"itemData":{"id":905,"type":"thesis","event-place":"South Africa","genre":"Ph.D. thesis","number-of-pages":"161","publisher":"University of Cape Town","publisher-place":"South Africa","title":"Wind shear and differential upwelling along the SW tip of Africa.","author":[{"family":"Jury","given":"Mark R."}],"issued":{"date-parts":[["1984"]]}}},{"id":565,"uris":["http://zotero.org/users/14070386/items/69YR9AGU"],"itemData":{"id":565,"type":"article-journal","abstract":"Summer winds along the north-west coast of the Cape Peninsula were investigated to determine their impact on a localized upwelling plume. From automatic weather stations, moored buoys and aerial surveys, a pronounced diurnal cycle in south-easterly wind flow was documented. The orography of the northern portion of the Cape Peninsula is complex, with mountain ridges causing a nocturnal downslope wind jet exceeding 10 m·s−1 during anticyclonic weather conditions. This phenomenon is detailed in three case studies presented. When an inversion layer descended below the top of nearby Table Mountain (1 000 m), a downwind wake developed extending 40 km over the Atlantic Ocean. The wake effectively separated surface upwelling plumes emanating from either side of Cape Town, and it expanded and contracted in sympathy with changes in the horizontal temperature gradient and the inversion layer. A wind-shear line developed at the interface between the downslope jet and the wake with a 24-hour cycle.","container-title":"South African Journal of Marine Science","DOI":"10.2989/025776185784461216","ISSN":"0257-7615","issue":"1","note":"publisher: Taylor &amp; Francis\n_eprint: https://doi.org/10.2989/025776185784461216","page":"1-10","source":"Taylor and Francis+NEJM","title":"Diurnal wind cycles and upwelling off the northern portion of the Cape Peninsula in summer","volume":"3","author":[{"family":"Jury","given":"M. R."},{"family":"Kamstra","given":"F."},{"family":"Taunton-Clark","given":"J."}],"issued":{"date-parts":[["1985",6,1]]}}}],"schema":"https://github.com/citation-style-language/schema/raw/master/csl-citation.json"} </w:instrText>
      </w:r>
      <w:r w:rsidR="005E63FC">
        <w:fldChar w:fldCharType="separate"/>
      </w:r>
      <w:r w:rsidR="00F8555C" w:rsidRPr="00F8555C">
        <w:t>(Jury, 1984; Jury et al., 1985)</w:t>
      </w:r>
      <w:r w:rsidR="005E63FC">
        <w:fldChar w:fldCharType="end"/>
      </w:r>
      <w:r w:rsidR="00622295">
        <w:t xml:space="preserve"> </w:t>
      </w:r>
      <w:r w:rsidR="00832CC3">
        <w:t xml:space="preserve">This process is illustrated in Fig 3c. </w:t>
      </w:r>
    </w:p>
    <w:p w14:paraId="170099C2" w14:textId="556F367D" w:rsidR="00832CC3" w:rsidRPr="00832CC3" w:rsidRDefault="00832CC3" w:rsidP="00E01210">
      <w:pPr>
        <w:keepNext/>
      </w:pPr>
      <w:r>
        <w:rPr>
          <w:b/>
          <w:bCs/>
        </w:rPr>
        <w:t xml:space="preserve">North-west regime: </w:t>
      </w:r>
      <w:r w:rsidR="006A0BA8">
        <w:t>North</w:t>
      </w:r>
      <w:r w:rsidR="00312375">
        <w:t xml:space="preserve">westers </w:t>
      </w:r>
      <w:r w:rsidR="00136ED2">
        <w:t xml:space="preserve">signal the approach of a cold front after the passage of a coastal low. </w:t>
      </w:r>
      <w:r w:rsidR="001E456B">
        <w:t xml:space="preserve">Flow over the </w:t>
      </w:r>
      <w:r w:rsidR="00255205">
        <w:t xml:space="preserve">Table Mountain range causes the wind to deflect to become more northerly </w:t>
      </w:r>
      <w:r w:rsidR="0072499C">
        <w:t xml:space="preserve">over False Bay, where it blows uniformly. </w:t>
      </w:r>
      <w:r w:rsidR="00DB4B25">
        <w:t>The wind</w:t>
      </w:r>
      <w:r w:rsidR="00814D1D">
        <w:t>s at the mouth of the bay</w:t>
      </w:r>
      <w:r w:rsidR="009D4B2C">
        <w:t xml:space="preserve"> </w:t>
      </w:r>
      <w:r w:rsidR="00DB4B25">
        <w:t>become</w:t>
      </w:r>
      <w:r w:rsidR="00470F30">
        <w:t xml:space="preserve"> stronger and</w:t>
      </w:r>
      <w:r w:rsidR="00DB4B25">
        <w:t xml:space="preserve"> more north-westerly to westerly </w:t>
      </w:r>
      <w:r w:rsidR="00064D3C">
        <w:t xml:space="preserve">due to </w:t>
      </w:r>
      <w:r w:rsidR="00814D1D">
        <w:t xml:space="preserve">topographic steering at Cape Point. </w:t>
      </w:r>
      <w:r w:rsidR="00470F30">
        <w:t>This is illustrated in Fig</w:t>
      </w:r>
      <w:r w:rsidR="00064D3C">
        <w:t xml:space="preserve"> 3d.</w:t>
      </w:r>
    </w:p>
    <w:p w14:paraId="7111F030" w14:textId="1988CED4" w:rsidR="007E2B46" w:rsidRDefault="009D4B2C" w:rsidP="00AD252D">
      <w:r>
        <w:rPr>
          <w:noProof/>
        </w:rPr>
        <mc:AlternateContent>
          <mc:Choice Requires="wpg">
            <w:drawing>
              <wp:inline distT="0" distB="0" distL="0" distR="0" wp14:anchorId="307350F7" wp14:editId="1292C792">
                <wp:extent cx="5731510" cy="6416689"/>
                <wp:effectExtent l="0" t="0" r="2540" b="3175"/>
                <wp:docPr id="880649696" name="Group 7"/>
                <wp:cNvGraphicFramePr/>
                <a:graphic xmlns:a="http://schemas.openxmlformats.org/drawingml/2006/main">
                  <a:graphicData uri="http://schemas.microsoft.com/office/word/2010/wordprocessingGroup">
                    <wpg:wgp>
                      <wpg:cNvGrpSpPr/>
                      <wpg:grpSpPr>
                        <a:xfrm>
                          <a:off x="0" y="0"/>
                          <a:ext cx="5731510" cy="6416689"/>
                          <a:chOff x="0" y="-163852"/>
                          <a:chExt cx="5948218" cy="6659366"/>
                        </a:xfrm>
                      </wpg:grpSpPr>
                      <pic:pic xmlns:pic="http://schemas.openxmlformats.org/drawingml/2006/picture">
                        <pic:nvPicPr>
                          <pic:cNvPr id="1338425000" name="Picture 6"/>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16708" y="-163852"/>
                            <a:ext cx="5731510" cy="6017260"/>
                          </a:xfrm>
                          <a:prstGeom prst="rect">
                            <a:avLst/>
                          </a:prstGeom>
                        </pic:spPr>
                      </pic:pic>
                      <wps:wsp>
                        <wps:cNvPr id="349442130" name="Text Box 1"/>
                        <wps:cNvSpPr txBox="1"/>
                        <wps:spPr>
                          <a:xfrm>
                            <a:off x="0" y="6074403"/>
                            <a:ext cx="5731404" cy="421111"/>
                          </a:xfrm>
                          <a:prstGeom prst="rect">
                            <a:avLst/>
                          </a:prstGeom>
                          <a:solidFill>
                            <a:prstClr val="white"/>
                          </a:solidFill>
                          <a:ln>
                            <a:noFill/>
                          </a:ln>
                        </wps:spPr>
                        <wps:txbx>
                          <w:txbxContent>
                            <w:p w14:paraId="15DEA5BC" w14:textId="402A827A" w:rsidR="009D4B2C" w:rsidRPr="00640A9C" w:rsidRDefault="009D4B2C" w:rsidP="009D4B2C">
                              <w:pPr>
                                <w:pStyle w:val="Caption"/>
                              </w:pPr>
                              <w:r>
                                <w:t xml:space="preserve">Figure </w:t>
                              </w:r>
                              <w:fldSimple w:instr=" SEQ Figure \* ARABIC ">
                                <w:r w:rsidR="009A6FC6">
                                  <w:rPr>
                                    <w:noProof/>
                                  </w:rPr>
                                  <w:t>3</w:t>
                                </w:r>
                              </w:fldSimple>
                              <w:r w:rsidRPr="00EB2846">
                                <w:t>) Four wind phases and associated synoptic systems. Southerly meridional flow - a; Ridging SAH - b &amp; c, Coastal low – d</w:t>
                              </w:r>
                              <w:r>
                                <w:t xml:space="preserve">. Isobars show truncated values of MSLP in hPa </w:t>
                              </w:r>
                              <w:r w:rsidRPr="00EB2846">
                                <w:t>(Jury, 198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307350F7" id="Group 7" o:spid="_x0000_s1032" style="width:451.3pt;height:505.25pt;mso-position-horizontal-relative:char;mso-position-vertical-relative:line" coordorigin=",-1638" coordsize="59482,6659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">
                <v:shape id="Picture 6" o:spid="_x0000_s1033" type="#_x0000_t75" style="position:absolute;left:2167;top:-1638;width:57315;height:60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">
                  <v:imagedata r:id="rId11" o:title=""/>
                </v:shape>
                <v:shape id="Text Box 1" o:spid="_x0000_s1034" type="#_x0000_t202" style="position:absolute;top:60744;width:57314;height:4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" stroked="f">
                  <v:textbox style="mso-fit-shape-to-text:t" inset="0,0,0,0">
                    <w:txbxContent>
                      <w:p w14:paraId="15DEA5BC" w14:textId="402A827A" w:rsidR="009D4B2C" w:rsidRPr="00640A9C" w:rsidRDefault="009D4B2C" w:rsidP="009D4B2C">
                        <w:pPr>
                          <w:pStyle w:val="Caption"/>
                        </w:pPr>
                        <w:r>
                          <w:t xml:space="preserve">Figure </w:t>
                        </w:r>
                        <w:fldSimple w:instr=" SEQ Figure \* ARABIC ">
                          <w:r w:rsidR="009A6FC6">
                            <w:rPr>
                              <w:noProof/>
                            </w:rPr>
                            <w:t>3</w:t>
                          </w:r>
                        </w:fldSimple>
                        <w:r w:rsidRPr="00EB2846">
                          <w:t>) Four wind phases and associated synoptic systems. Southerly meridional flow - a; Ridging SAH - b &amp; c, Coastal low – d</w:t>
                        </w:r>
                        <w:r>
                          <w:t xml:space="preserve">. Isobars show truncated values of MSLP in hPa </w:t>
                        </w:r>
                        <w:r w:rsidRPr="00EB2846">
                          <w:t>(Jury, 1984).</w:t>
                        </w:r>
                      </w:p>
                    </w:txbxContent>
                  </v:textbox>
                </v:shape>
                <w10:anchorlock/>
              </v:group>
            </w:pict>
          </mc:Fallback>
        </mc:AlternateContent>
      </w:r>
    </w:p>
    <w:p w14:paraId="530E6493" w14:textId="08739482" w:rsidR="00F31B55" w:rsidRDefault="00F31B55" w:rsidP="00F31B55">
      <w:r>
        <w:rPr>
          <w:noProof/>
        </w:rPr>
        <w:lastRenderedPageBreak/>
        <mc:AlternateContent>
          <mc:Choice Requires="wpg">
            <w:drawing>
              <wp:inline distT="0" distB="0" distL="0" distR="0" wp14:anchorId="7E4ADEDD" wp14:editId="58BFBAAA">
                <wp:extent cx="5731510" cy="6666865"/>
                <wp:effectExtent l="0" t="0" r="2540" b="635"/>
                <wp:docPr id="1851096241" name="Group 9"/>
                <wp:cNvGraphicFramePr/>
                <a:graphic xmlns:a="http://schemas.openxmlformats.org/drawingml/2006/main">
                  <a:graphicData uri="http://schemas.microsoft.com/office/word/2010/wordprocessingGroup">
                    <wpg:wgp>
                      <wpg:cNvGrpSpPr/>
                      <wpg:grpSpPr>
                        <a:xfrm>
                          <a:off x="0" y="0"/>
                          <a:ext cx="5731510" cy="6666865"/>
                          <a:chOff x="0" y="0"/>
                          <a:chExt cx="5731510" cy="6666865"/>
                        </a:xfrm>
                      </wpg:grpSpPr>
                      <pic:pic xmlns:pic="http://schemas.openxmlformats.org/drawingml/2006/picture">
                        <pic:nvPicPr>
                          <pic:cNvPr id="647175766" name="Picture 8"/>
                          <pic:cNvPicPr>
                            <a:picLocks noChangeAspect="1"/>
                          </pic:cNvPicPr>
                        </pic:nvPicPr>
                        <pic:blipFill>
                          <a:blip r:embed="rId12">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731510" cy="6199505"/>
                          </a:xfrm>
                          <a:prstGeom prst="rect">
                            <a:avLst/>
                          </a:prstGeom>
                        </pic:spPr>
                      </pic:pic>
                      <wps:wsp>
                        <wps:cNvPr id="1317320968" name="Text Box 1"/>
                        <wps:cNvSpPr txBox="1"/>
                        <wps:spPr>
                          <a:xfrm>
                            <a:off x="0" y="6257925"/>
                            <a:ext cx="5731510" cy="408940"/>
                          </a:xfrm>
                          <a:prstGeom prst="rect">
                            <a:avLst/>
                          </a:prstGeom>
                          <a:solidFill>
                            <a:prstClr val="white"/>
                          </a:solidFill>
                          <a:ln>
                            <a:noFill/>
                          </a:ln>
                        </wps:spPr>
                        <wps:txbx>
                          <w:txbxContent>
                            <w:p w14:paraId="70686693" w14:textId="3455A496" w:rsidR="00F31B55" w:rsidRPr="00F31B55" w:rsidRDefault="00F31B55" w:rsidP="00F31B55">
                              <w:pPr>
                                <w:pStyle w:val="Caption"/>
                              </w:pPr>
                              <w:r>
                                <w:t xml:space="preserve">Figure </w:t>
                              </w:r>
                              <w:fldSimple w:instr=" SEQ Figure \* ARABIC ">
                                <w:r w:rsidR="009A6FC6">
                                  <w:rPr>
                                    <w:noProof/>
                                  </w:rPr>
                                  <w:t>4</w:t>
                                </w:r>
                              </w:fldSimple>
                              <w:r>
                                <w:t xml:space="preserve">) </w:t>
                              </w:r>
                              <w:r w:rsidRPr="00FE0409">
                                <w:t xml:space="preserve">Wind streamlines in </w:t>
                              </w:r>
                              <m:oMath>
                                <m:r>
                                  <w:rPr>
                                    <w:rFonts w:ascii="Cambria Math" w:hAnsi="Cambria Math"/>
                                  </w:rPr>
                                  <m:t>m∙</m:t>
                                </m:r>
                                <m:sSup>
                                  <m:sSupPr>
                                    <m:ctrlPr>
                                      <w:rPr>
                                        <w:rFonts w:ascii="Cambria Math" w:hAnsi="Cambria Math"/>
                                      </w:rPr>
                                    </m:ctrlPr>
                                  </m:sSupPr>
                                  <m:e>
                                    <m:r>
                                      <w:rPr>
                                        <w:rFonts w:ascii="Cambria Math" w:hAnsi="Cambria Math"/>
                                      </w:rPr>
                                      <m:t>s</m:t>
                                    </m:r>
                                  </m:e>
                                  <m:sup>
                                    <m:r>
                                      <w:rPr>
                                        <w:rFonts w:ascii="Cambria Math" w:hAnsi="Cambria Math"/>
                                      </w:rPr>
                                      <m:t>-1</m:t>
                                    </m:r>
                                  </m:sup>
                                </m:sSup>
                              </m:oMath>
                              <w:r w:rsidRPr="00FE0409">
                                <w:t xml:space="preserve">,for the four primary wind regimes that affect False Bay </w:t>
                              </w:r>
                              <w:r w:rsidRPr="00FE0409">
                                <w:fldChar w:fldCharType="begin"/>
                              </w:r>
                              <w:r w:rsidRPr="00FE0409">
                                <w:instrText xml:space="preserve"> ADDIN ZOTERO_ITEM CSL_CITATION {"citationID":"2V0lI715","properties":{"formattedCitation":"(Daniels et al., 2022; Jury, 1987)","plainCitation":"(Daniels et al., 2022; Jury, 1987)","noteIndex":0},"citationItems":[{"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907,"uris":["http://zotero.org/users/14070386/items/FEX3T9F7"],"itemData":{"id":907,"type":"article-journal","container-title":"Journal of Applied Meteorology and Climatology","page":"1540-1552","title":"Jury, M.R., 1987. Aircraft observations of meteorological conditions along Africa’s west  coast between 30◦–35◦ south. J. Clim. Appl. Meteorol. 26, 1540–1552. https://doi. org/10.1175/1520-0450(1987)026&lt;1540:AOOMCA&gt;2.0.CO;2.","volume":"26","author":[{"family":"Jury","given":"Mark R."}],"issued":{"date-parts":[["1987"]]}}}],"schema":"https://github.com/citation-style-language/schema/raw/master/csl-citation.json"} </w:instrText>
                              </w:r>
                              <w:r w:rsidRPr="00FE0409">
                                <w:fldChar w:fldCharType="separate"/>
                              </w:r>
                              <w:r w:rsidRPr="00FE0409">
                                <w:t>(From Daniels et al, 2022; after Jury, 1987)</w:t>
                              </w:r>
                              <w:r w:rsidRPr="00FE040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E4ADEDD" id="Group 9" o:spid="_x0000_s1035" style="width:451.3pt;height:524.95pt;mso-position-horizontal-relative:char;mso-position-vertical-relative:line" coordsize="57315,66668"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">
                <v:shape id="Picture 8" o:spid="_x0000_s1036" type="#_x0000_t75" style="position:absolute;width:57315;height:61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">
                  <v:imagedata r:id="rId14" o:title=""/>
                </v:shape>
                <v:shape id="Text Box 1" o:spid="_x0000_s1037" type="#_x0000_t202" style="position:absolute;top:62579;width:57315;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" stroked="f">
                  <v:textbox style="mso-fit-shape-to-text:t" inset="0,0,0,0">
                    <w:txbxContent>
                      <w:p w14:paraId="70686693" w14:textId="3455A496" w:rsidR="00F31B55" w:rsidRPr="00F31B55" w:rsidRDefault="00F31B55" w:rsidP="00F31B55">
                        <w:pPr>
                          <w:pStyle w:val="Caption"/>
                        </w:pPr>
                        <w:r>
                          <w:t xml:space="preserve">Figure </w:t>
                        </w:r>
                        <w:fldSimple w:instr=" SEQ Figure \* ARABIC ">
                          <w:r w:rsidR="009A6FC6">
                            <w:rPr>
                              <w:noProof/>
                            </w:rPr>
                            <w:t>4</w:t>
                          </w:r>
                        </w:fldSimple>
                        <w:r>
                          <w:t xml:space="preserve">) </w:t>
                        </w:r>
                        <w:r w:rsidRPr="00FE0409">
                          <w:t xml:space="preserve">Wind streamlines in </w:t>
                        </w:r>
                        <m:oMath>
                          <m:r>
                            <w:rPr>
                              <w:rFonts w:ascii="Cambria Math" w:hAnsi="Cambria Math"/>
                            </w:rPr>
                            <m:t>m∙</m:t>
                          </m:r>
                          <m:sSup>
                            <m:sSupPr>
                              <m:ctrlPr>
                                <w:rPr>
                                  <w:rFonts w:ascii="Cambria Math" w:hAnsi="Cambria Math"/>
                                </w:rPr>
                              </m:ctrlPr>
                            </m:sSupPr>
                            <m:e>
                              <m:r>
                                <w:rPr>
                                  <w:rFonts w:ascii="Cambria Math" w:hAnsi="Cambria Math"/>
                                </w:rPr>
                                <m:t>s</m:t>
                              </m:r>
                            </m:e>
                            <m:sup>
                              <m:r>
                                <w:rPr>
                                  <w:rFonts w:ascii="Cambria Math" w:hAnsi="Cambria Math"/>
                                </w:rPr>
                                <m:t>-1</m:t>
                              </m:r>
                            </m:sup>
                          </m:sSup>
                        </m:oMath>
                        <w:r w:rsidRPr="00FE0409">
                          <w:t xml:space="preserve">,for the four primary wind regimes that affect False Bay </w:t>
                        </w:r>
                        <w:r w:rsidRPr="00FE0409">
                          <w:fldChar w:fldCharType="begin"/>
                        </w:r>
                        <w:r w:rsidRPr="00FE0409">
                          <w:instrText xml:space="preserve"> ADDIN ZOTERO_ITEM CSL_CITATION {"citationID":"2V0lI715","properties":{"formattedCitation":"(Daniels et al., 2022; Jury, 1987)","plainCitation":"(Daniels et al., 2022; Jury, 1987)","noteIndex":0},"citationItems":[{"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id":907,"uris":["http://zotero.org/users/14070386/items/FEX3T9F7"],"itemData":{"id":907,"type":"article-journal","container-title":"Journal of Applied Meteorology and Climatology","page":"1540-1552","title":"Jury, M.R., 1987. Aircraft observations of meteorological conditions along Africa’s west  coast between 30◦–35◦ south. J. Clim. Appl. Meteorol. 26, 1540–1552. https://doi. org/10.1175/1520-0450(1987)026&lt;1540:AOOMCA&gt;2.0.CO;2.","volume":"26","author":[{"family":"Jury","given":"Mark R."}],"issued":{"date-parts":[["1987"]]}}}],"schema":"https://github.com/citation-style-language/schema/raw/master/csl-citation.json"} </w:instrText>
                        </w:r>
                        <w:r w:rsidRPr="00FE0409">
                          <w:fldChar w:fldCharType="separate"/>
                        </w:r>
                        <w:r w:rsidRPr="00FE0409">
                          <w:t>(From Daniels et al, 2022; after Jury, 1987)</w:t>
                        </w:r>
                        <w:r w:rsidRPr="00FE0409">
                          <w:fldChar w:fldCharType="end"/>
                        </w:r>
                      </w:p>
                    </w:txbxContent>
                  </v:textbox>
                </v:shape>
                <w10:anchorlock/>
              </v:group>
            </w:pict>
          </mc:Fallback>
        </mc:AlternateContent>
      </w:r>
      <w:r w:rsidR="003D1D06" w:rsidRPr="003D1D06">
        <w:t xml:space="preserve"> Fig. 4 </w:t>
      </w:r>
      <w:r w:rsidR="003D1D06">
        <w:t>shows</w:t>
      </w:r>
      <w:r w:rsidR="003D1D06" w:rsidRPr="003D1D06">
        <w:t xml:space="preserve"> the 10 m flow streamlines </w:t>
      </w:r>
      <w:r w:rsidR="003D1D06">
        <w:t>associated with each wind regime and is</w:t>
      </w:r>
      <w:r w:rsidR="003D1D06" w:rsidRPr="003D1D06">
        <w:t xml:space="preserve"> based on outputs from the South African Weather Service (SAWS) operational Unified Model </w:t>
      </w:r>
      <w:r w:rsidR="00A500DC">
        <w:t>which has a</w:t>
      </w:r>
      <w:r w:rsidR="00FF005A">
        <w:t xml:space="preserve"> </w:t>
      </w:r>
      <w:r w:rsidR="00A500DC">
        <w:t xml:space="preserve">4.4 km horizontal grid resolution </w:t>
      </w:r>
      <w:r w:rsidR="00A500DC">
        <w:fldChar w:fldCharType="begin"/>
      </w:r>
      <w:r w:rsidR="00A500DC">
        <w:instrText xml:space="preserve"> ADDIN ZOTERO_ITEM CSL_CITATION {"citationID":"PO4gnMfW","properties":{"formattedCitation":"(Brown et al., 2012; Cullen, 1993)","plainCitation":"(Brown et al., 2012; Cullen, 1993)","noteIndex":0},"citationItems":[{"id":908,"uris":["http://zotero.org/users/14070386/items/UZTYR89W"],"itemData":{"id":908,"type":"article-journal","abstract":"In recent years there has been a growing appreciation of the potential advantages of using a seamless approach to weather and climate prediction. However, what exactly should this mean in practice? To help address this question, we document some of the experiences already gathered over 25 years of developing and using the Met Office Unified Model (MetUM) for both weather and climate prediction. Overall, taking a unified approach has given enormous benefits, both scientific and in terms of efficiency, but we also detail some of the challenges it has presented and the approaches taken to overcome them.","DOI":"10.1175/BAMS-D-12-00018.1","language":"en","note":"section: Bulletin of the American Meteorological Society","source":"journals.ametsoc.org","title":"Unified Modeling and Prediction of Weather and Climate: A 25-Year Journey","title-short":"Unified Modeling and Prediction of Weather and Climate","URL":"https://journals.ametsoc.org/view/journals/bams/93/12/bams-d-12-00018.1.xml","author":[{"family":"Brown","given":"Andrew"},{"family":"Milton","given":"Sean"},{"family":"Cullen","given":"Mike"},{"family":"Golding","given":"Brian"},{"family":"Mitchell","given":"John"},{"family":"Shelly","given":"Ann"}],"accessed":{"date-parts":[["2025",8,19]]},"issued":{"date-parts":[["2012",12,1]]}}},{"id":913,"uris":["http://zotero.org/users/14070386/items/KLGM84RD"],"itemData":{"id":913,"type":"report","event-place":"Bracknell","page":"233-260","publisher":"Meteorological Office","publisher-place":"Bracknell","title":"The unified forecast/climate model.","author":[{"family":"Cullen","given":"M. J. P."}],"issued":{"date-parts":[["1993"]]}}}],"schema":"https://github.com/citation-style-language/schema/raw/master/csl-citation.json"} </w:instrText>
      </w:r>
      <w:r w:rsidR="00A500DC">
        <w:fldChar w:fldCharType="separate"/>
      </w:r>
      <w:r w:rsidR="00A500DC" w:rsidRPr="00A500DC">
        <w:t>(Brown et al., 2012; Cullen, 1993)</w:t>
      </w:r>
      <w:r w:rsidR="00A500DC">
        <w:fldChar w:fldCharType="end"/>
      </w:r>
      <w:r w:rsidR="00A500DC">
        <w:t xml:space="preserve">. </w:t>
      </w:r>
      <w:r w:rsidR="00150290">
        <w:t xml:space="preserve">The model output indicates that higher winds speeds are expected over the bay during </w:t>
      </w:r>
      <w:r w:rsidR="00D56F32">
        <w:t>south-west and deep south-east regimes, compared to slower speeds during</w:t>
      </w:r>
      <w:r w:rsidR="004D78F7">
        <w:t xml:space="preserve"> the other two regimes. </w:t>
      </w:r>
      <w:r w:rsidR="003930D4">
        <w:t>Average wind</w:t>
      </w:r>
      <w:r w:rsidR="00D07804">
        <w:t xml:space="preserve"> speed</w:t>
      </w:r>
      <w:r w:rsidR="003930D4">
        <w:t xml:space="preserve"> </w:t>
      </w:r>
      <w:r w:rsidR="00D07804">
        <w:t>in the bay is~5-7</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1</m:t>
            </m:r>
          </m:sup>
        </m:sSup>
      </m:oMath>
      <w:r w:rsidR="00B50589">
        <w:t xml:space="preserve"> according to early observational studies by Le Roux (1975) and </w:t>
      </w:r>
      <w:r w:rsidR="00DD690B" w:rsidRPr="00DD690B">
        <w:t>Gründlingh</w:t>
      </w:r>
      <w:r w:rsidR="00DD690B">
        <w:t xml:space="preserve"> et al. (1989)</w:t>
      </w:r>
      <w:r w:rsidR="00233BD8">
        <w:t>. These values correspond well to recent</w:t>
      </w:r>
      <w:r w:rsidR="007E3AAA">
        <w:t xml:space="preserve"> observations </w:t>
      </w:r>
      <w:r w:rsidR="007E3AAA">
        <w:fldChar w:fldCharType="begin"/>
      </w:r>
      <w:r w:rsidR="007E3AAA">
        <w:instrText xml:space="preserve"> ADDIN ZOTERO_ITEM CSL_CITATION {"citationID":"FnTL0KYH","properties":{"formattedCitation":"(Bonnardot et al., 2005; Daniels et al., 2022)","plainCitation":"(Bonnardot et al., 2005; Daniels et al., 2022)","noteIndex":0},"citationItems":[{"id":567,"uris":["http://zotero.org/users/14070386/items/HM9JDE56"],"itemData":{"id":567,"type":"article-journal","abstract":"Sea breezes were investigated during the maturation period of wine grapes in the South-Western Cape under particular synoptic wind conditions (onshore for Table Bay and offshore for False Bay). Observations from an automatic weather station network located in the Stellenbosch wine-producing area as well as the Regional Atmospheric Modelling System (RAMS, non-hydrostatic, parallel, version 4.3) were used. Results showed that two sea breezes developed, one from Table Bay late in the morning, and the other from False Bay later in the afternoon. The coastal low strengthened and deflected the sea breeze from Table Bay towards the south and south-east of the study area, while the offshore large-scale circulation hindered the development of the sea breeze in the opposite direction over False Bay and delayed its movement towards land. The decrease in temperature resulting from the onset of the sea breeze from the Atlantic early in the afternoon could be significant for viticulture, reducing the duration and intensity of high temperature stress on grapevine functioning at the coolest locations.","container-title":"Theoretical and Applied Climatology","DOI":"10.1007/s00704-004-0087-y","ISSN":"1434-4483","issue":"3","journalAbbreviation":"Theor. Appl. Climatol.","language":"en","license":"2005 Springer-Verlag/Wien","note":"Company: Springer\nDistributor: Springer\nInstitution: Springer\nLabel: Springer\nnumber: 3\npublisher: Springer-Verlag","page":"203-218","source":"link-springer-com.ezproxy.uct.ac.za","title":"Sea breeze development under an offshore synoptic wind in the South-Western Cape and implications for the Stellenbosch wine-producing area","volume":"81","author":[{"family":"Bonnardot","given":"V."},{"family":"Planchon","given":"O."},{"family":"Cautenet","given":"S."}],"issued":{"date-parts":[["2005",7,1]]}}},{"id":531,"uris":["http://zotero.org/users/14070386/items/DRCJJ7Y7"],"itemData":{"id":531,"type":"article-journal","abstract":"The current study explores the importance of local ocean-atmosphere interactions in modelling wave records in embayments surrounded by significant orographic features and semi-sheltered against swell waves. The numerical code Simulating WAves in the Nearshore (SWAN) was employed for this purpose. False Bay and Table Bay, both located adjacent to the Cape Peninsula in South Africa, were used as case studies due to their geographical location and significance at the southern tip of Africa, their proximity to each other and their surrounding orography. Various combinations of atmospheric forcing were investigated (e.g. various atmospheric forcing horizontal resolutions) to distill the importance of remotely originating swell and locally generated wind waves on both peripheries of False Bay and within Table Bay. Generally, both embayments require high resolution, spatially varying wind forcing to capture the effects of the complex orography. The waves on the western periphery of False Bay and Table Bay are mainly generated by local spatially varying winds, while the waves on the eastern periphery of False Bay are mainly the incoming swell. Results are presented via statistical correlations with measured data, time-series comparisons, wind roses and wave field difference plots.","container-title":"Applied Ocean Research","DOI":"10.1016/j.apor.2022.103355","ISSN":"0141-1187","journalAbbreviation":"Applied Ocean Research","page":"103355","source":"ScienceDirect","title":"On the importance of wind generated waves in embayments with complex orographic features – A South African case study","volume":"128","author":[{"family":"Daniels","given":"Tania"},{"family":"Fearon","given":"Giles"},{"family":"Vilaplana","given":"Ana"},{"family":"Hewitson","given":"Bruce"},{"family":"Rautenbach","given":"Christo"}],"issued":{"date-parts":[["2022",11,1]]}}}],"schema":"https://github.com/citation-style-language/schema/raw/master/csl-citation.json"} </w:instrText>
      </w:r>
      <w:r w:rsidR="007E3AAA">
        <w:fldChar w:fldCharType="separate"/>
      </w:r>
      <w:r w:rsidR="007E3AAA" w:rsidRPr="007E3AAA">
        <w:t>(Bonnardot et al., 2005; Daniels et al., 2022)</w:t>
      </w:r>
      <w:r w:rsidR="007E3AAA">
        <w:fldChar w:fldCharType="end"/>
      </w:r>
      <w:r w:rsidR="007E3AAA">
        <w:t xml:space="preserve"> and modelling studies </w:t>
      </w:r>
      <w:r w:rsidR="007E3AAA">
        <w:fldChar w:fldCharType="begin"/>
      </w:r>
      <w:r w:rsidR="007E3AAA">
        <w:instrText xml:space="preserve"> ADDIN ZOTERO_ITEM CSL_CITATION {"citationID":"VhipBPGI","properties":{"formattedCitation":"(Coleman, 2019; de Vos, 2022; Salonen, 2019)","plainCitation":"(Coleman, 2019; de Vos, 2022; Salone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id":525,"uris":["http://zotero.org/users/14070386/items/D4D374UB"],"itemData":{"id":525,"type":"thesis","abstract":"South Africa's coastal oceans support a multitude of human and ecological interests. My work at the confluence of academia, industry and government highlighted a gap in knowledge and capacity in the marine environmental information space. Broad research questions were developed and addressed through a combination of statistical review, data mining and numerical modelling: how do marine weather and oceanography impinge on South African coastal activities, what are the main circulation characteristics in a critical coastal region, and which environmental data are needed for predictions? Hazard modelling of environmental conditions and coastal user safety in South Africa revealed a wide sensitivity to weather-ocean hazards among different users and places. The Cape Peninsula sub-region exhibited the highest incident frequency related to increasing hazard severity. I implemented a coupled numerical ocean model (Delft3D FLOW and SWAN), with 700 m horizontal resolution to simulate waves and currents in this area. The model is driven by realistic forcing, striking a previously lacking balance between geographical coverage, spatial granularity, and process complexity. It has the potential to be deployed in forecast mode in future. Modelling confirmed the importance of wind in establishing broad circulation patterns and inducing nearshore upwelling. However, bay-scale cyclonic and anticyclonic flow in False Bay has low-medium predictability. These patterns developed as expected at times but failed to do so at others. The model's inclusion of two-way wave-current interactions enabled the identification of a novel cyclonic gyre in Table Bay during large wave events. Investigation revealed the gyre to be driven by wave induced radiation stress gradients. Model experiments with and without wave-coupling demonstrated that the gyre causes material differences in virtual drift trajectories and affects the monthly mean general circulation. This highlights its potential impact on coastal users and its implications for understanding Table Bay's circulation, where the importance of waves beyond the nearshore may be crucial for predictability. Enhanced velocity measurements, sufficient to resolve the alternating rotational circulation in False Bay and wave-driven gyre in Table Bay, are recommended. It is further suggested that appropriate wave forcing be included in any further circulation modelling in the study area.","event-place":"South Africa","genre":"Doctor of Philosophy","language":"en","number-of-pages":"147","publisher":"University of Cape Town","publisher-place":"South Africa","source":"open.uct.ac.za","title":"Modelling waves and near-shore circulation around the Cape Peninsula: towards enhanced predictions for South African coastal activities","title-short":"Modelling waves and near-shore circulation around the Cape Peninsula","URL":"http://hdl.handle.net/11427/37123","author":[{"family":"Vos","given":"Marc","non-dropping-particle":"de"}],"accessed":{"date-parts":[["2025",7,29]]},"issued":{"date-parts":[["2022"]]}}},{"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schema":"https://github.com/citation-style-language/schema/raw/master/csl-citation.json"} </w:instrText>
      </w:r>
      <w:r w:rsidR="007E3AAA">
        <w:fldChar w:fldCharType="separate"/>
      </w:r>
      <w:r w:rsidR="007E3AAA" w:rsidRPr="007E3AAA">
        <w:t>(Coleman, 2019; de Vos, 2022; Salonen, 2019)</w:t>
      </w:r>
      <w:r w:rsidR="007E3AAA">
        <w:fldChar w:fldCharType="end"/>
      </w:r>
      <w:r w:rsidR="007E3AAA">
        <w:t xml:space="preserve">. </w:t>
      </w:r>
    </w:p>
    <w:p w14:paraId="386284D1" w14:textId="6E66A85D" w:rsidR="00BE6BFA" w:rsidRPr="00C97862" w:rsidRDefault="00CC1B0E" w:rsidP="008A3E3E">
      <w:pPr>
        <w:pStyle w:val="Heading2"/>
      </w:pPr>
      <w:r w:rsidRPr="00C97862">
        <w:lastRenderedPageBreak/>
        <w:t xml:space="preserve">Wave Climate </w:t>
      </w:r>
    </w:p>
    <w:p w14:paraId="1262C332" w14:textId="2C28CF10" w:rsidR="00302ABD" w:rsidRDefault="00302ABD" w:rsidP="00A17FB4">
      <w:r>
        <w:rPr>
          <w:noProof/>
        </w:rPr>
        <mc:AlternateContent>
          <mc:Choice Requires="wpg">
            <w:drawing>
              <wp:anchor distT="0" distB="0" distL="114300" distR="114300" simplePos="0" relativeHeight="251659264" behindDoc="0" locked="0" layoutInCell="1" allowOverlap="1" wp14:anchorId="5BD6D7EE" wp14:editId="0B21CE4E">
                <wp:simplePos x="0" y="0"/>
                <wp:positionH relativeFrom="column">
                  <wp:posOffset>681964</wp:posOffset>
                </wp:positionH>
                <wp:positionV relativeFrom="paragraph">
                  <wp:posOffset>1155156</wp:posOffset>
                </wp:positionV>
                <wp:extent cx="4140200" cy="2724150"/>
                <wp:effectExtent l="0" t="0" r="0" b="0"/>
                <wp:wrapTopAndBottom/>
                <wp:docPr id="1258069862" name="Group 9"/>
                <wp:cNvGraphicFramePr/>
                <a:graphic xmlns:a="http://schemas.openxmlformats.org/drawingml/2006/main">
                  <a:graphicData uri="http://schemas.microsoft.com/office/word/2010/wordprocessingGroup">
                    <wpg:wgp>
                      <wpg:cNvGrpSpPr/>
                      <wpg:grpSpPr>
                        <a:xfrm>
                          <a:off x="0" y="0"/>
                          <a:ext cx="4140200" cy="2724150"/>
                          <a:chOff x="0" y="0"/>
                          <a:chExt cx="4140200" cy="2724802"/>
                        </a:xfrm>
                      </wpg:grpSpPr>
                      <pic:pic xmlns:pic="http://schemas.openxmlformats.org/drawingml/2006/picture">
                        <pic:nvPicPr>
                          <pic:cNvPr id="463885003" name="Picture 8" descr="A close-up of a graph&#10;&#10;AI-generated content may be incorrect."/>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40200" cy="2157730"/>
                          </a:xfrm>
                          <a:prstGeom prst="rect">
                            <a:avLst/>
                          </a:prstGeom>
                        </pic:spPr>
                      </pic:pic>
                      <wps:wsp>
                        <wps:cNvPr id="1846112448" name="Text Box 1"/>
                        <wps:cNvSpPr txBox="1"/>
                        <wps:spPr>
                          <a:xfrm>
                            <a:off x="0" y="2212975"/>
                            <a:ext cx="4140200" cy="511827"/>
                          </a:xfrm>
                          <a:prstGeom prst="rect">
                            <a:avLst/>
                          </a:prstGeom>
                          <a:solidFill>
                            <a:prstClr val="white"/>
                          </a:solidFill>
                          <a:ln>
                            <a:noFill/>
                          </a:ln>
                        </wps:spPr>
                        <wps:txbx>
                          <w:txbxContent>
                            <w:p w14:paraId="7923AAD9" w14:textId="23A7D8AF" w:rsidR="00A17FB4" w:rsidRPr="00093404" w:rsidRDefault="00A17FB4" w:rsidP="00A17FB4">
                              <w:pPr>
                                <w:pStyle w:val="Caption"/>
                              </w:pPr>
                              <w:r>
                                <w:t xml:space="preserve">Figure </w:t>
                              </w:r>
                              <w:r>
                                <w:fldChar w:fldCharType="begin"/>
                              </w:r>
                              <w:r>
                                <w:instrText xml:space="preserve"> SEQ Figure \* ARABIC </w:instrText>
                              </w:r>
                              <w:r>
                                <w:fldChar w:fldCharType="separate"/>
                              </w:r>
                              <w:r w:rsidR="009A6FC6">
                                <w:rPr>
                                  <w:noProof/>
                                </w:rPr>
                                <w:t>5</w:t>
                              </w:r>
                              <w:r>
                                <w:fldChar w:fldCharType="end"/>
                              </w:r>
                              <w:r>
                                <w:t>)</w:t>
                              </w:r>
                              <w:r w:rsidRPr="00093404">
                                <w:t xml:space="preserve"> Wave rose showing the </w:t>
                              </w:r>
                              <w:r w:rsidR="00554E61">
                                <w:t xml:space="preserve">observed </w:t>
                              </w:r>
                              <w:r w:rsidRPr="00093404">
                                <w:t xml:space="preserve">mean wave direction </w:t>
                              </w:r>
                              <m:oMath>
                                <m:r>
                                  <w:rPr>
                                    <w:rFonts w:ascii="Cambria Math" w:hAnsi="Cambria Math"/>
                                  </w:rPr>
                                  <m:t>(</m:t>
                                </m:r>
                                <m:acc>
                                  <m:accPr>
                                    <m:chr m:val="̅"/>
                                    <m:ctrlPr>
                                      <w:rPr>
                                        <w:rFonts w:ascii="Cambria Math" w:hAnsi="Cambria Math"/>
                                      </w:rPr>
                                    </m:ctrlPr>
                                  </m:accPr>
                                  <m:e>
                                    <m:r>
                                      <w:rPr>
                                        <w:rFonts w:ascii="Cambria Math" w:hAnsi="Cambria Math"/>
                                      </w:rPr>
                                      <m:t>θ</m:t>
                                    </m:r>
                                  </m:e>
                                </m:acc>
                                <m:r>
                                  <w:rPr>
                                    <w:rFonts w:ascii="Cambria Math" w:hAnsi="Cambria Math"/>
                                  </w:rPr>
                                  <m:t>)</m:t>
                                </m:r>
                              </m:oMath>
                              <w:r w:rsidRPr="00093404">
                                <w:t xml:space="preserve"> and significant wave height </w:t>
                              </w:r>
                              <m:oMath>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m0</m:t>
                                    </m:r>
                                  </m:sub>
                                </m:sSub>
                                <m:r>
                                  <w:rPr>
                                    <w:rFonts w:ascii="Cambria Math" w:hAnsi="Cambria Math"/>
                                  </w:rPr>
                                  <m:t>)</m:t>
                                </m:r>
                              </m:oMath>
                              <w:r w:rsidRPr="00093404">
                                <w:t xml:space="preserve"> from </w:t>
                              </w:r>
                              <w:r>
                                <w:t xml:space="preserve">the Cape Point wave record for the period from 2000 to 2010 </w:t>
                              </w:r>
                              <w:r w:rsidRPr="00093404">
                                <w:fldChar w:fldCharType="begin"/>
                              </w:r>
                              <w:r>
                                <w:instrText xml:space="preserve"> ADDIN ZOTERO_ITEM CSL_CITATION {"citationID":"tcxd5LOQ","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93404">
                                <w:fldChar w:fldCharType="separate"/>
                              </w:r>
                              <w:r w:rsidRPr="00E66F5D">
                                <w:rPr>
                                  <w:rFonts w:ascii="Aptos" w:hAnsi="Aptos"/>
                                </w:rPr>
                                <w:t>(</w:t>
                              </w:r>
                              <w:r>
                                <w:rPr>
                                  <w:rFonts w:ascii="Aptos" w:hAnsi="Aptos"/>
                                </w:rPr>
                                <w:t xml:space="preserve">From </w:t>
                              </w:r>
                              <w:r w:rsidRPr="00E66F5D">
                                <w:rPr>
                                  <w:rFonts w:ascii="Aptos" w:hAnsi="Aptos"/>
                                </w:rPr>
                                <w:t>Veitch et al., 2019)</w:t>
                              </w:r>
                              <w:r w:rsidRPr="00093404">
                                <w:fldChar w:fldCharType="end"/>
                              </w:r>
                              <w:r w:rsidRPr="00093404">
                                <w:t xml:space="preserve">. </w:t>
                              </w:r>
                            </w:p>
                            <w:p w14:paraId="685E3DE4" w14:textId="77777777" w:rsidR="00A17FB4" w:rsidRPr="00DC038C" w:rsidRDefault="00A17FB4" w:rsidP="00A17FB4">
                              <w:pPr>
                                <w:pStyle w:val="Caption"/>
                                <w:rPr>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BD6D7EE" id="_x0000_s1038" style="position:absolute;margin-left:53.7pt;margin-top:90.95pt;width:326pt;height:214.5pt;z-index:251659264;mso-position-horizontal-relative:text;mso-position-vertical-relative:text;mso-height-relative:margin" coordsize="41402,272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&#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">
                <v:shape id="Picture 8" o:spid="_x0000_s1039" type="#_x0000_t75" alt="A close-up of a graph&#10;&#10;AI-generated content may be incorrect." style="position:absolute;width:41402;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">
                  <v:imagedata r:id="rId16" o:title="A close-up of a graph&#10;&#10;AI-generated content may be incorrect"/>
                </v:shape>
                <v:shape id="Text Box 1" o:spid="_x0000_s1040" type="#_x0000_t202" style="position:absolute;top:22129;width:41402;height:5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" stroked="f">
                  <v:textbox inset="0,0,0,0">
                    <w:txbxContent>
                      <w:p w14:paraId="7923AAD9" w14:textId="23A7D8AF" w:rsidR="00A17FB4" w:rsidRPr="00093404" w:rsidRDefault="00A17FB4" w:rsidP="00A17FB4">
                        <w:pPr>
                          <w:pStyle w:val="Caption"/>
                        </w:pPr>
                        <w:r>
                          <w:t xml:space="preserve">Figure </w:t>
                        </w:r>
                        <w:r>
                          <w:fldChar w:fldCharType="begin"/>
                        </w:r>
                        <w:r>
                          <w:instrText xml:space="preserve"> SEQ Figure \* ARABIC </w:instrText>
                        </w:r>
                        <w:r>
                          <w:fldChar w:fldCharType="separate"/>
                        </w:r>
                        <w:r w:rsidR="009A6FC6">
                          <w:rPr>
                            <w:noProof/>
                          </w:rPr>
                          <w:t>5</w:t>
                        </w:r>
                        <w:r>
                          <w:fldChar w:fldCharType="end"/>
                        </w:r>
                        <w:r>
                          <w:t>)</w:t>
                        </w:r>
                        <w:r w:rsidRPr="00093404">
                          <w:t xml:space="preserve"> Wave rose showing the </w:t>
                        </w:r>
                        <w:r w:rsidR="00554E61">
                          <w:t xml:space="preserve">observed </w:t>
                        </w:r>
                        <w:r w:rsidRPr="00093404">
                          <w:t xml:space="preserve">mean wave direction </w:t>
                        </w:r>
                        <m:oMath>
                          <m:r>
                            <w:rPr>
                              <w:rFonts w:ascii="Cambria Math" w:hAnsi="Cambria Math"/>
                            </w:rPr>
                            <m:t>(</m:t>
                          </m:r>
                          <m:acc>
                            <m:accPr>
                              <m:chr m:val="̅"/>
                              <m:ctrlPr>
                                <w:rPr>
                                  <w:rFonts w:ascii="Cambria Math" w:hAnsi="Cambria Math"/>
                                </w:rPr>
                              </m:ctrlPr>
                            </m:accPr>
                            <m:e>
                              <m:r>
                                <w:rPr>
                                  <w:rFonts w:ascii="Cambria Math" w:hAnsi="Cambria Math"/>
                                </w:rPr>
                                <m:t>θ</m:t>
                              </m:r>
                            </m:e>
                          </m:acc>
                          <m:r>
                            <w:rPr>
                              <w:rFonts w:ascii="Cambria Math" w:hAnsi="Cambria Math"/>
                            </w:rPr>
                            <m:t>)</m:t>
                          </m:r>
                        </m:oMath>
                        <w:r w:rsidRPr="00093404">
                          <w:t xml:space="preserve"> and significant wave height </w:t>
                        </w:r>
                        <m:oMath>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m0</m:t>
                              </m:r>
                            </m:sub>
                          </m:sSub>
                          <m:r>
                            <w:rPr>
                              <w:rFonts w:ascii="Cambria Math" w:hAnsi="Cambria Math"/>
                            </w:rPr>
                            <m:t>)</m:t>
                          </m:r>
                        </m:oMath>
                        <w:r w:rsidRPr="00093404">
                          <w:t xml:space="preserve"> from </w:t>
                        </w:r>
                        <w:r>
                          <w:t xml:space="preserve">the Cape Point wave record for the period from 2000 to 2010 </w:t>
                        </w:r>
                        <w:r w:rsidRPr="00093404">
                          <w:fldChar w:fldCharType="begin"/>
                        </w:r>
                        <w:r>
                          <w:instrText xml:space="preserve"> ADDIN ZOTERO_ITEM CSL_CITATION {"citationID":"tcxd5LOQ","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Pr="00093404">
                          <w:fldChar w:fldCharType="separate"/>
                        </w:r>
                        <w:r w:rsidRPr="00E66F5D">
                          <w:rPr>
                            <w:rFonts w:ascii="Aptos" w:hAnsi="Aptos"/>
                          </w:rPr>
                          <w:t>(</w:t>
                        </w:r>
                        <w:r>
                          <w:rPr>
                            <w:rFonts w:ascii="Aptos" w:hAnsi="Aptos"/>
                          </w:rPr>
                          <w:t xml:space="preserve">From </w:t>
                        </w:r>
                        <w:r w:rsidRPr="00E66F5D">
                          <w:rPr>
                            <w:rFonts w:ascii="Aptos" w:hAnsi="Aptos"/>
                          </w:rPr>
                          <w:t>Veitch et al., 2019)</w:t>
                        </w:r>
                        <w:r w:rsidRPr="00093404">
                          <w:fldChar w:fldCharType="end"/>
                        </w:r>
                        <w:r w:rsidRPr="00093404">
                          <w:t xml:space="preserve">. </w:t>
                        </w:r>
                      </w:p>
                      <w:p w14:paraId="685E3DE4" w14:textId="77777777" w:rsidR="00A17FB4" w:rsidRPr="00DC038C" w:rsidRDefault="00A17FB4" w:rsidP="00A17FB4">
                        <w:pPr>
                          <w:pStyle w:val="Caption"/>
                          <w:rPr>
                            <w:noProof/>
                            <w:sz w:val="22"/>
                            <w:szCs w:val="22"/>
                          </w:rPr>
                        </w:pPr>
                      </w:p>
                    </w:txbxContent>
                  </v:textbox>
                </v:shape>
                <w10:wrap type="topAndBottom"/>
              </v:group>
            </w:pict>
          </mc:Fallback>
        </mc:AlternateContent>
      </w:r>
      <w:r w:rsidR="007E6F5E">
        <w:t xml:space="preserve">The wave systems which affect the South African coastline </w:t>
      </w:r>
      <w:r w:rsidR="004002C2">
        <w:t>are primarily generated by eastward propagating cold fronts</w:t>
      </w:r>
      <w:r w:rsidR="00A067A0">
        <w:t xml:space="preserve"> which originate in the</w:t>
      </w:r>
      <w:r w:rsidR="00F30CCE">
        <w:t xml:space="preserve"> South Atlantic and</w:t>
      </w:r>
      <w:r w:rsidR="00A067A0">
        <w:t xml:space="preserve"> Southern Ocean.</w:t>
      </w:r>
      <w:r w:rsidR="00A067A0">
        <w:fldChar w:fldCharType="begin"/>
      </w:r>
      <w:r w:rsidR="000032F7">
        <w:instrText xml:space="preserve"> ADDIN ZOTERO_ITEM CSL_CITATION {"citationID":"0rN2eU7A","properties":{"formattedCitation":"(Salonen, 2019; Shillington and Wyndham Harris, 1978)","plainCitation":"(Salonen, 2019; Shillington and Wyndham Harris, 1978)","noteIndex":0},"citationItems":[{"id":637,"uris":["http://zotero.org/users/14070386/items/HC7WT7CE"],"itemData":{"id":637,"type":"thesis","abstract":"Rogue waves are extreme oceanic waves which exceed twice the significant wave height of the wave record. In False Bay, South Africa, a shallow sea mount called rocky bank was suggested by Shipley (1964) to be the cause for increased wave energy along the eastern periphery of False Bay, where it is not uncommon for coastal users, particularly rock fishermen, to be washed off of the rocky coastline. The shallow bathymetry associated with rocky bank refracts the incoming open ocean swell and is thought to focus the wave energy toward sections of this coastline. This investigation aims to understand which offshore wave conditions could be conducive to rogue wave development along the eastern periphery of False Bay, South Africa. To do so, the phase-averaging spectral wave numerical model SWAN was used to investigate various wave conditions which are known to enter False Bay. The focusing effect which rocky bank supposedly has on the incoming wave energy was investigated by deepening and shallowing rocky bank's depth. This study showed that rocky bank does cause a varying degree of wave focusing which appears to be most dependent on the wave period, with higher wave periods leading to greater extents of refraction. According to this study, the average conditions which impact the south-western coastline of South Africa are conducive to wave focusing by rocky bank and despite the rarity of rogue wave events, coastal users are still affected by them. Calm seas have the ability to mislead users that make use of these dangerous rocky coasts, when the event of a rogue wave in small seas can still be sufficient to wash a person into the sea. A study by de Vos &amp; Rautenbach (2019) suggested that users are at a higher risk, for a variety of coastal activities, during (seemingly) good conditions due to the increased human exposure. Since this study only simulated monochromatic wave conditions, one would expect the results to be significantly different if multiple swell systems were simulated concurrently, as this introduces the possibility of the dispersive focusing mechanism for swells that travel at different speeds and thus increasing the likelihood of a rogue wave. The knowledge acquired from this study is a great step towards understanding the wave climate of False Bay. This information can be used to implement possible warning systems which would hopefully be respected by the community and ultimately lessen the lives lost to extreme waves along False Bay's 'Death coast'.","language":"en","source":"open.uct.ac.za","title":"Towards Rogue Wave Characterization in False Bay, South Africa","URL":"https://hdl.handle.net/11427/31709","author":[{"family":"Salonen","given":"Nicholas M."}],"accessed":{"date-parts":[["2025",8,4]]},"issued":{"date-parts":[["2019"]]}}},{"id":930,"uris":["http://zotero.org/users/14070386/items/WKEHPJ2G"],"itemData":{"id":930,"type":"article-journal","archive":"Scopus","container-title":"Deutsche Hydrographische Zeitschrift","DOI":"10.1007/BF02227005","issue":"3","page":"67-82","title":"Surface waves near Cape Town and their associated atmospheric pressure distributions over the South Atlantic","volume":"31","author":[{"family":"Shillington","given":"F.A."},{"family":"Wyndham Harris","given":"T.F."}],"issued":{"date-parts":[["1978"]]}}}],"schema":"https://github.com/citation-style-language/schema/raw/master/csl-citation.json"} </w:instrText>
      </w:r>
      <w:r w:rsidR="00A067A0">
        <w:fldChar w:fldCharType="separate"/>
      </w:r>
      <w:r w:rsidR="000032F7" w:rsidRPr="000032F7">
        <w:rPr>
          <w:rFonts w:ascii="Aptos" w:hAnsi="Aptos"/>
        </w:rPr>
        <w:t>(Salonen, 2019; Shillington and Wyndham Harris, 1978)</w:t>
      </w:r>
      <w:r w:rsidR="00A067A0">
        <w:fldChar w:fldCharType="end"/>
      </w:r>
      <w:r w:rsidR="00A067A0">
        <w:t>.</w:t>
      </w:r>
      <w:r w:rsidR="00B23D16" w:rsidRPr="00B23D16">
        <w:t xml:space="preserve"> </w:t>
      </w:r>
      <w:r w:rsidR="00B23D16">
        <w:t xml:space="preserve">For this reason the  predominant swell that affects False Bay comes from the southwest </w:t>
      </w:r>
      <w:r w:rsidR="00B23D16">
        <w:fldChar w:fldCharType="begin"/>
      </w:r>
      <w:r w:rsidR="00EF1532">
        <w:instrText xml:space="preserve"> ADDIN ZOTERO_ITEM CSL_CITATION {"citationID":"49d7KHUZ","properties":{"formattedCitation":"(Shillington and Wyndham Harris, 1978; Shipley, 1964)","plainCitation":"(Shillington and Wyndham Harris, 1978; Shipley, 1964)","noteIndex":0},"citationItems":[{"id":930,"uris":["http://zotero.org/users/14070386/items/WKEHPJ2G"],"itemData":{"id":930,"type":"article-journal","archive":"Scopus","container-title":"Deutsche Hydrographische Zeitschrift","DOI":"10.1007/BF02227005","issue":"3","page":"67-82","title":"Surface waves near Cape Town and their associated atmospheric pressure distributions over the South Atlantic","volume":"31","author":[{"family":"Shillington","given":"F.A."},{"family":"Wyndham Harris","given":"T.F."}],"issued":{"date-parts":[["1978"]]}}},{"id":914,"uris":["http://zotero.org/users/14070386/items/XYUSMQM2"],"itemData":{"id":914,"type":"article-journal","container-title":"South African Journal of Science","DOI":"10.10520/AJA00382353_1513","issue":"6","note":"publisher: Academy of Science for South Africa (ASSAf)","page":"115-120","source":"journals.co.za (Atypon)","title":"Some aspects of wave refraction in False Bay","volume":"60","author":[{"family":"Shipley","given":"A. M."}],"issued":{"date-parts":[["1964",6]]}}}],"schema":"https://github.com/citation-style-language/schema/raw/master/csl-citation.json"} </w:instrText>
      </w:r>
      <w:r w:rsidR="00B23D16">
        <w:fldChar w:fldCharType="separate"/>
      </w:r>
      <w:r w:rsidR="00EF1532" w:rsidRPr="00EF1532">
        <w:rPr>
          <w:rFonts w:ascii="Aptos" w:hAnsi="Aptos"/>
        </w:rPr>
        <w:t>(Shillington and Wyndham Harris, 1978; Shipley, 1964)</w:t>
      </w:r>
      <w:r w:rsidR="00B23D16">
        <w:fldChar w:fldCharType="end"/>
      </w:r>
      <w:r w:rsidR="00B23D16">
        <w:t>.</w:t>
      </w:r>
      <w:r w:rsidR="00A17FB4" w:rsidRPr="00A17FB4">
        <w:rPr>
          <w:noProof/>
        </w:rPr>
        <w:t xml:space="preserve"> </w:t>
      </w:r>
      <w:r w:rsidR="00A17FB4">
        <w:t>Fig 5 shows the wave directions throughout the year with waves from the south-east being dominant</w:t>
      </w:r>
      <w:r w:rsidR="00A17FB4">
        <w:fldChar w:fldCharType="begin"/>
      </w:r>
      <w:r w:rsidR="00C23C7C">
        <w:instrText xml:space="preserve"> ADDIN ZOTERO_ITEM CSL_CITATION {"citationID":"0niMImLu","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00A17FB4">
        <w:fldChar w:fldCharType="separate"/>
      </w:r>
      <w:r w:rsidR="00C23C7C" w:rsidRPr="00C23C7C">
        <w:rPr>
          <w:rFonts w:ascii="Aptos" w:hAnsi="Aptos"/>
        </w:rPr>
        <w:t>(Veitch et al., 2019)</w:t>
      </w:r>
      <w:r w:rsidR="00A17FB4">
        <w:fldChar w:fldCharType="end"/>
      </w:r>
      <w:r w:rsidR="00A17FB4">
        <w:t xml:space="preserve">. </w:t>
      </w:r>
    </w:p>
    <w:p w14:paraId="7A4BE7D0" w14:textId="0EE8967E" w:rsidR="002C4604" w:rsidRDefault="002C4604" w:rsidP="002C4604">
      <w:r>
        <w:rPr>
          <w:noProof/>
        </w:rPr>
        <mc:AlternateContent>
          <mc:Choice Requires="wpg">
            <w:drawing>
              <wp:inline distT="0" distB="0" distL="0" distR="0" wp14:anchorId="018E0E71" wp14:editId="6237E1AD">
                <wp:extent cx="5890895" cy="4322445"/>
                <wp:effectExtent l="0" t="0" r="0" b="1905"/>
                <wp:docPr id="1813186282" name="Group 10"/>
                <wp:cNvGraphicFramePr/>
                <a:graphic xmlns:a="http://schemas.openxmlformats.org/drawingml/2006/main">
                  <a:graphicData uri="http://schemas.microsoft.com/office/word/2010/wordprocessingGroup">
                    <wpg:wgp>
                      <wpg:cNvGrpSpPr/>
                      <wpg:grpSpPr>
                        <a:xfrm>
                          <a:off x="0" y="0"/>
                          <a:ext cx="5890895" cy="4322445"/>
                          <a:chOff x="0" y="0"/>
                          <a:chExt cx="5890895" cy="4322445"/>
                        </a:xfrm>
                      </wpg:grpSpPr>
                      <wpg:grpSp>
                        <wpg:cNvPr id="1586594021" name="Group 20">
                          <a:extLst>
                            <a:ext uri="{FF2B5EF4-FFF2-40B4-BE49-F238E27FC236}">
                              <a16:creationId xmlns:a16="http://schemas.microsoft.com/office/drawing/2014/main" id="{1590C840-D969-B339-8DF6-55F0FC149E49}"/>
                            </a:ext>
                          </a:extLst>
                        </wpg:cNvPr>
                        <wpg:cNvGrpSpPr/>
                        <wpg:grpSpPr>
                          <a:xfrm>
                            <a:off x="0" y="0"/>
                            <a:ext cx="5890895" cy="3735705"/>
                            <a:chOff x="0" y="0"/>
                            <a:chExt cx="6336028" cy="4302191"/>
                          </a:xfrm>
                        </wpg:grpSpPr>
                        <wpg:grpSp>
                          <wpg:cNvPr id="1666587929" name="Group 1666587929">
                            <a:extLst>
                              <a:ext uri="{FF2B5EF4-FFF2-40B4-BE49-F238E27FC236}">
                                <a16:creationId xmlns:a16="http://schemas.microsoft.com/office/drawing/2014/main" id="{19FEFFEC-934A-99EF-3B31-0C9387473288}"/>
                              </a:ext>
                            </a:extLst>
                          </wpg:cNvPr>
                          <wpg:cNvGrpSpPr/>
                          <wpg:grpSpPr>
                            <a:xfrm>
                              <a:off x="100521" y="0"/>
                              <a:ext cx="6220459" cy="1925320"/>
                              <a:chOff x="100521" y="0"/>
                              <a:chExt cx="6220461" cy="1925589"/>
                            </a:xfrm>
                          </wpg:grpSpPr>
                          <pic:pic xmlns:pic="http://schemas.openxmlformats.org/drawingml/2006/picture">
                            <pic:nvPicPr>
                              <pic:cNvPr id="388481511" name="Picture 388481511">
                                <a:extLst>
                                  <a:ext uri="{FF2B5EF4-FFF2-40B4-BE49-F238E27FC236}">
                                    <a16:creationId xmlns:a16="http://schemas.microsoft.com/office/drawing/2014/main" id="{EE9D08C2-DEED-FF2B-C4AA-0D2AE3BE71A1}"/>
                                  </a:ext>
                                </a:extLst>
                              </pic:cNvPr>
                              <pic:cNvPicPr/>
                            </pic:nvPicPr>
                            <pic:blipFill>
                              <a:blip r:embed="rId17"/>
                              <a:stretch>
                                <a:fillRect/>
                              </a:stretch>
                            </pic:blipFill>
                            <pic:spPr>
                              <a:xfrm>
                                <a:off x="100521" y="0"/>
                                <a:ext cx="3094796" cy="1925589"/>
                              </a:xfrm>
                              <a:prstGeom prst="rect">
                                <a:avLst/>
                              </a:prstGeom>
                            </pic:spPr>
                          </pic:pic>
                          <pic:pic xmlns:pic="http://schemas.openxmlformats.org/drawingml/2006/picture">
                            <pic:nvPicPr>
                              <pic:cNvPr id="2015538735" name="Picture 2015538735">
                                <a:extLst>
                                  <a:ext uri="{FF2B5EF4-FFF2-40B4-BE49-F238E27FC236}">
                                    <a16:creationId xmlns:a16="http://schemas.microsoft.com/office/drawing/2014/main" id="{90F0BA6D-6BFD-8D4E-E1A4-1BFA0476A728}"/>
                                  </a:ext>
                                </a:extLst>
                              </pic:cNvPr>
                              <pic:cNvPicPr/>
                            </pic:nvPicPr>
                            <pic:blipFill>
                              <a:blip r:embed="rId18"/>
                              <a:stretch>
                                <a:fillRect/>
                              </a:stretch>
                            </pic:blipFill>
                            <pic:spPr>
                              <a:xfrm>
                                <a:off x="3226117" y="22110"/>
                                <a:ext cx="3094865" cy="1903479"/>
                              </a:xfrm>
                              <a:prstGeom prst="rect">
                                <a:avLst/>
                              </a:prstGeom>
                            </pic:spPr>
                          </pic:pic>
                        </wpg:grpSp>
                        <wpg:grpSp>
                          <wpg:cNvPr id="1771535926" name="Group 1771535926">
                            <a:extLst>
                              <a:ext uri="{FF2B5EF4-FFF2-40B4-BE49-F238E27FC236}">
                                <a16:creationId xmlns:a16="http://schemas.microsoft.com/office/drawing/2014/main" id="{50A74F0D-590A-0BA2-5441-4B116BE69088}"/>
                              </a:ext>
                            </a:extLst>
                          </wpg:cNvPr>
                          <wpg:cNvGrpSpPr/>
                          <wpg:grpSpPr>
                            <a:xfrm>
                              <a:off x="116204" y="2167254"/>
                              <a:ext cx="6219824" cy="1962150"/>
                              <a:chOff x="116204" y="2167254"/>
                              <a:chExt cx="6220357" cy="1962462"/>
                            </a:xfrm>
                          </wpg:grpSpPr>
                          <pic:pic xmlns:pic="http://schemas.openxmlformats.org/drawingml/2006/picture">
                            <pic:nvPicPr>
                              <pic:cNvPr id="1620214111" name="Picture 1620214111">
                                <a:extLst>
                                  <a:ext uri="{FF2B5EF4-FFF2-40B4-BE49-F238E27FC236}">
                                    <a16:creationId xmlns:a16="http://schemas.microsoft.com/office/drawing/2014/main" id="{2FF7F630-CB0C-2A52-037F-66BBE2BFE643}"/>
                                  </a:ext>
                                </a:extLst>
                              </pic:cNvPr>
                              <pic:cNvPicPr/>
                            </pic:nvPicPr>
                            <pic:blipFill>
                              <a:blip r:embed="rId19"/>
                              <a:stretch>
                                <a:fillRect/>
                              </a:stretch>
                            </pic:blipFill>
                            <pic:spPr>
                              <a:xfrm>
                                <a:off x="116204" y="2167254"/>
                                <a:ext cx="3094760" cy="1962462"/>
                              </a:xfrm>
                              <a:prstGeom prst="rect">
                                <a:avLst/>
                              </a:prstGeom>
                            </pic:spPr>
                          </pic:pic>
                          <pic:pic xmlns:pic="http://schemas.openxmlformats.org/drawingml/2006/picture">
                            <pic:nvPicPr>
                              <pic:cNvPr id="1519437707" name="Picture 1519437707">
                                <a:extLst>
                                  <a:ext uri="{FF2B5EF4-FFF2-40B4-BE49-F238E27FC236}">
                                    <a16:creationId xmlns:a16="http://schemas.microsoft.com/office/drawing/2014/main" id="{0CD73034-1224-2269-E2AB-AA4A1385C4D7}"/>
                                  </a:ext>
                                </a:extLst>
                              </pic:cNvPr>
                              <pic:cNvPicPr/>
                            </pic:nvPicPr>
                            <pic:blipFill>
                              <a:blip r:embed="rId20"/>
                              <a:stretch>
                                <a:fillRect/>
                              </a:stretch>
                            </pic:blipFill>
                            <pic:spPr>
                              <a:xfrm>
                                <a:off x="3241801" y="2222927"/>
                                <a:ext cx="3094760" cy="1906789"/>
                              </a:xfrm>
                              <a:prstGeom prst="rect">
                                <a:avLst/>
                              </a:prstGeom>
                            </pic:spPr>
                          </pic:pic>
                        </wpg:grpSp>
                        <wps:wsp>
                          <wps:cNvPr id="1872496559" name="Rectangle 1872496559">
                            <a:extLst>
                              <a:ext uri="{FF2B5EF4-FFF2-40B4-BE49-F238E27FC236}">
                                <a16:creationId xmlns:a16="http://schemas.microsoft.com/office/drawing/2014/main" id="{5DD3DBC8-B1D8-451F-A55E-27CE0A72161D}"/>
                              </a:ext>
                            </a:extLst>
                          </wps:cNvPr>
                          <wps:cNvSpPr>
                            <a:spLocks noChangeArrowheads="1"/>
                          </wps:cNvSpPr>
                          <wps:spPr bwMode="auto">
                            <a:xfrm>
                              <a:off x="0" y="1866313"/>
                              <a:ext cx="5302885" cy="38862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6DED2AD4" w14:textId="77777777" w:rsidR="002C4604"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Pr>
                                    <w:rFonts w:ascii="Arial" w:eastAsia="Calibri" w:hAnsi="Arial" w:cs="Cambria"/>
                                    <w:color w:val="000000"/>
                                    <w:kern w:val="24"/>
                                  </w:rPr>
                                  <w:tab/>
                                </w:r>
                                <w:r>
                                  <w:rPr>
                                    <w:rFonts w:ascii="Arial" w:eastAsia="Cambria" w:hAnsi="Arial" w:cs="Cambria"/>
                                    <w:color w:val="000000"/>
                                    <w:kern w:val="24"/>
                                    <w:sz w:val="20"/>
                                    <w:szCs w:val="20"/>
                                  </w:rPr>
                                  <w:t xml:space="preserve">(a) </w:t>
                                </w:r>
                                <w:r>
                                  <w:rPr>
                                    <w:rFonts w:ascii="Arial" w:eastAsia="Cambria" w:hAnsi="Arial" w:cs="Cambria"/>
                                    <w:i/>
                                    <w:iCs/>
                                    <w:color w:val="000000"/>
                                    <w:kern w:val="24"/>
                                    <w:sz w:val="20"/>
                                    <w:szCs w:val="20"/>
                                  </w:rPr>
                                  <w:t>H</w:t>
                                </w:r>
                                <w:r>
                                  <w:rPr>
                                    <w:rFonts w:ascii="Arial" w:eastAsia="Cambria" w:hAnsi="Arial" w:cs="Cambria"/>
                                    <w:i/>
                                    <w:iCs/>
                                    <w:color w:val="000000"/>
                                    <w:kern w:val="24"/>
                                    <w:position w:val="-6"/>
                                    <w:sz w:val="20"/>
                                    <w:szCs w:val="20"/>
                                    <w:vertAlign w:val="subscript"/>
                                  </w:rPr>
                                  <w:t>m</w:t>
                                </w:r>
                                <w:r>
                                  <w:rPr>
                                    <w:rFonts w:ascii="Arial" w:eastAsia="Cambria" w:hAnsi="Arial" w:cs="Cambria"/>
                                    <w:color w:val="000000"/>
                                    <w:kern w:val="24"/>
                                    <w:position w:val="-6"/>
                                    <w:sz w:val="20"/>
                                    <w:szCs w:val="20"/>
                                    <w:vertAlign w:val="subscript"/>
                                  </w:rPr>
                                  <w:t xml:space="preserve">0 </w:t>
                                </w:r>
                                <w:r>
                                  <w:rPr>
                                    <w:rFonts w:ascii="Arial" w:eastAsia="Cambria" w:hAnsi="Arial" w:cs="Cambria"/>
                                    <w:color w:val="000000"/>
                                    <w:kern w:val="24"/>
                                    <w:sz w:val="20"/>
                                    <w:szCs w:val="20"/>
                                  </w:rPr>
                                  <w:t>in summer</w:t>
                                </w:r>
                                <w:r>
                                  <w:rPr>
                                    <w:rFonts w:ascii="Arial" w:eastAsia="Cambria" w:hAnsi="Arial" w:cs="Cambria"/>
                                    <w:color w:val="000000"/>
                                    <w:kern w:val="24"/>
                                    <w:sz w:val="20"/>
                                    <w:szCs w:val="20"/>
                                  </w:rPr>
                                  <w:tab/>
                                  <w:t xml:space="preserve">(b) </w:t>
                                </w:r>
                                <w:r>
                                  <w:rPr>
                                    <w:rFonts w:ascii="Arial" w:eastAsia="Cambria" w:hAnsi="Arial" w:cs="Cambria"/>
                                    <w:i/>
                                    <w:iCs/>
                                    <w:color w:val="000000"/>
                                    <w:kern w:val="24"/>
                                    <w:sz w:val="20"/>
                                    <w:szCs w:val="20"/>
                                  </w:rPr>
                                  <w:t>H</w:t>
                                </w:r>
                                <w:r>
                                  <w:rPr>
                                    <w:rFonts w:ascii="Arial" w:eastAsia="Cambria" w:hAnsi="Arial" w:cs="Cambria"/>
                                    <w:i/>
                                    <w:iCs/>
                                    <w:color w:val="000000"/>
                                    <w:kern w:val="24"/>
                                    <w:position w:val="-6"/>
                                    <w:sz w:val="20"/>
                                    <w:szCs w:val="20"/>
                                    <w:vertAlign w:val="subscript"/>
                                  </w:rPr>
                                  <w:t>m</w:t>
                                </w:r>
                                <w:r>
                                  <w:rPr>
                                    <w:rFonts w:ascii="Arial" w:eastAsia="Cambria" w:hAnsi="Arial" w:cs="Cambria"/>
                                    <w:color w:val="000000"/>
                                    <w:kern w:val="24"/>
                                    <w:position w:val="-6"/>
                                    <w:sz w:val="20"/>
                                    <w:szCs w:val="20"/>
                                    <w:vertAlign w:val="subscript"/>
                                  </w:rPr>
                                  <w:t xml:space="preserve">0 </w:t>
                                </w:r>
                                <w:r>
                                  <w:rPr>
                                    <w:rFonts w:ascii="Arial" w:eastAsia="Cambria" w:hAnsi="Arial" w:cs="Cambria"/>
                                    <w:color w:val="000000"/>
                                    <w:kern w:val="24"/>
                                    <w:sz w:val="20"/>
                                    <w:szCs w:val="20"/>
                                  </w:rPr>
                                  <w:t>in winter</w:t>
                                </w:r>
                              </w:p>
                            </w:txbxContent>
                          </wps:txbx>
                          <wps:bodyPr vert="horz" wrap="square" lIns="91440" tIns="45720" rIns="91440" bIns="45720" numCol="1" anchor="ctr" anchorCtr="0" compatLnSpc="1">
                            <a:prstTxWarp prst="textNoShape">
                              <a:avLst/>
                            </a:prstTxWarp>
                            <a:noAutofit/>
                          </wps:bodyPr>
                        </wps:wsp>
                        <wps:wsp>
                          <wps:cNvPr id="1963273062" name="Rectangle 1963273062">
                            <a:extLst>
                              <a:ext uri="{FF2B5EF4-FFF2-40B4-BE49-F238E27FC236}">
                                <a16:creationId xmlns:a16="http://schemas.microsoft.com/office/drawing/2014/main" id="{340A0B7C-E6D8-DBD8-F2C0-BAB9C4E8FF97}"/>
                              </a:ext>
                            </a:extLst>
                          </wps:cNvPr>
                          <wps:cNvSpPr>
                            <a:spLocks noChangeArrowheads="1"/>
                          </wps:cNvSpPr>
                          <wps:spPr bwMode="auto">
                            <a:xfrm>
                              <a:off x="0" y="3913571"/>
                              <a:ext cx="5261610" cy="38862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E90F29D" w14:textId="77777777" w:rsidR="002C4604"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Pr>
                                    <w:rFonts w:ascii="Arial" w:eastAsia="Calibri" w:hAnsi="Arial" w:cs="Cambria"/>
                                    <w:color w:val="000000"/>
                                    <w:kern w:val="24"/>
                                  </w:rPr>
                                  <w:tab/>
                                </w:r>
                                <w:r>
                                  <w:rPr>
                                    <w:rFonts w:ascii="Arial" w:eastAsia="Cambria" w:hAnsi="Arial" w:cs="Cambria"/>
                                    <w:color w:val="000000"/>
                                    <w:kern w:val="24"/>
                                    <w:sz w:val="20"/>
                                    <w:szCs w:val="20"/>
                                  </w:rPr>
                                  <w:t xml:space="preserve">(c) </w:t>
                                </w:r>
                                <w:r>
                                  <w:rPr>
                                    <w:rFonts w:ascii="Arial" w:eastAsia="Cambria" w:hAnsi="Arial" w:cs="Cambria"/>
                                    <w:i/>
                                    <w:iCs/>
                                    <w:color w:val="000000"/>
                                    <w:kern w:val="24"/>
                                    <w:sz w:val="20"/>
                                    <w:szCs w:val="20"/>
                                  </w:rPr>
                                  <w:t>T</w:t>
                                </w:r>
                                <w:r>
                                  <w:rPr>
                                    <w:rFonts w:ascii="Arial" w:eastAsia="Cambria" w:hAnsi="Arial" w:cs="Cambria"/>
                                    <w:i/>
                                    <w:iCs/>
                                    <w:color w:val="000000"/>
                                    <w:kern w:val="24"/>
                                    <w:position w:val="-6"/>
                                    <w:sz w:val="20"/>
                                    <w:szCs w:val="20"/>
                                    <w:vertAlign w:val="subscript"/>
                                  </w:rPr>
                                  <w:t xml:space="preserve">p </w:t>
                                </w:r>
                                <w:r>
                                  <w:rPr>
                                    <w:rFonts w:ascii="Arial" w:eastAsia="Cambria" w:hAnsi="Arial" w:cs="Cambria"/>
                                    <w:color w:val="000000"/>
                                    <w:kern w:val="24"/>
                                    <w:sz w:val="20"/>
                                    <w:szCs w:val="20"/>
                                  </w:rPr>
                                  <w:t>in summer</w:t>
                                </w:r>
                                <w:r>
                                  <w:rPr>
                                    <w:rFonts w:ascii="Arial" w:eastAsia="Cambria" w:hAnsi="Arial" w:cs="Cambria"/>
                                    <w:color w:val="000000"/>
                                    <w:kern w:val="24"/>
                                    <w:sz w:val="20"/>
                                    <w:szCs w:val="20"/>
                                  </w:rPr>
                                  <w:tab/>
                                  <w:t xml:space="preserve">(d) </w:t>
                                </w:r>
                                <w:r>
                                  <w:rPr>
                                    <w:rFonts w:ascii="Arial" w:eastAsia="Cambria" w:hAnsi="Arial" w:cs="Cambria"/>
                                    <w:i/>
                                    <w:iCs/>
                                    <w:color w:val="000000"/>
                                    <w:kern w:val="24"/>
                                    <w:sz w:val="20"/>
                                    <w:szCs w:val="20"/>
                                  </w:rPr>
                                  <w:t>T</w:t>
                                </w:r>
                                <w:r>
                                  <w:rPr>
                                    <w:rFonts w:ascii="Arial" w:eastAsia="Cambria" w:hAnsi="Arial" w:cs="Cambria"/>
                                    <w:i/>
                                    <w:iCs/>
                                    <w:color w:val="000000"/>
                                    <w:kern w:val="24"/>
                                    <w:position w:val="-6"/>
                                    <w:sz w:val="20"/>
                                    <w:szCs w:val="20"/>
                                    <w:vertAlign w:val="subscript"/>
                                  </w:rPr>
                                  <w:t xml:space="preserve">p </w:t>
                                </w:r>
                                <w:r>
                                  <w:rPr>
                                    <w:rFonts w:ascii="Arial" w:eastAsia="Cambria" w:hAnsi="Arial" w:cs="Cambria"/>
                                    <w:color w:val="000000"/>
                                    <w:kern w:val="24"/>
                                    <w:sz w:val="20"/>
                                    <w:szCs w:val="20"/>
                                  </w:rPr>
                                  <w:t>in winter</w:t>
                                </w:r>
                              </w:p>
                            </w:txbxContent>
                          </wps:txbx>
                          <wps:bodyPr vert="horz" wrap="square" lIns="91440" tIns="45720" rIns="91440" bIns="45720" numCol="1" anchor="ctr" anchorCtr="0" compatLnSpc="1">
                            <a:prstTxWarp prst="textNoShape">
                              <a:avLst/>
                            </a:prstTxWarp>
                            <a:noAutofit/>
                          </wps:bodyPr>
                        </wps:wsp>
                      </wpg:grpSp>
                      <wps:wsp>
                        <wps:cNvPr id="556465234" name="Text Box 1"/>
                        <wps:cNvSpPr txBox="1"/>
                        <wps:spPr>
                          <a:xfrm>
                            <a:off x="0" y="3698655"/>
                            <a:ext cx="5890895" cy="623790"/>
                          </a:xfrm>
                          <a:prstGeom prst="rect">
                            <a:avLst/>
                          </a:prstGeom>
                          <a:solidFill>
                            <a:prstClr val="white"/>
                          </a:solidFill>
                          <a:ln>
                            <a:noFill/>
                          </a:ln>
                        </wps:spPr>
                        <wps:txbx>
                          <w:txbxContent>
                            <w:p w14:paraId="55E70C39" w14:textId="7A893D8D" w:rsidR="002C4604" w:rsidRPr="00C201E9" w:rsidRDefault="002C4604" w:rsidP="002C4604">
                              <w:pPr>
                                <w:pStyle w:val="Caption"/>
                                <w:rPr>
                                  <w:sz w:val="22"/>
                                  <w:szCs w:val="22"/>
                                </w:rPr>
                              </w:pPr>
                              <w:r>
                                <w:t xml:space="preserve">Figure </w:t>
                              </w:r>
                              <w:fldSimple w:instr=" SEQ Figure \* ARABIC ">
                                <w:r w:rsidR="009A6FC6">
                                  <w:rPr>
                                    <w:noProof/>
                                  </w:rPr>
                                  <w:t>6</w:t>
                                </w:r>
                              </w:fldSimple>
                              <w:r>
                                <w:t xml:space="preserve">) </w:t>
                              </w:r>
                              <w:r w:rsidR="002F1F2D">
                                <w:t>Seasonal wave roses showing the mean wave directions from the NCEP reanalysis dataset</w:t>
                              </w:r>
                              <w:r w:rsidR="00F370F5">
                                <w:t xml:space="preserve"> (Kalnay et al., 1996)</w:t>
                              </w:r>
                              <w:r w:rsidR="002F1F2D">
                                <w:t xml:space="preserve"> for a point </w:t>
                              </w:r>
                              <w:r w:rsidR="00B93EDA">
                                <w:t xml:space="preserve">outside of False Bay </w:t>
                              </w:r>
                              <m:oMath>
                                <m:r>
                                  <w:rPr>
                                    <w:rFonts w:ascii="Cambria Math" w:hAnsi="Cambria Math"/>
                                  </w:rPr>
                                  <m:t>(34.5°</m:t>
                                </m:r>
                                <m:r>
                                  <w:rPr>
                                    <w:rFonts w:ascii="Cambria Math" w:hAnsi="Cambria Math"/>
                                  </w:rPr>
                                  <m:t xml:space="preserve"> S, 18.5 ° E)</m:t>
                                </m:r>
                              </m:oMath>
                              <w:r w:rsidR="00DB548C">
                                <w:t xml:space="preserve">. </w:t>
                              </w:r>
                              <w:r w:rsidR="00B455B7">
                                <w:t xml:space="preserve">Significant wave height proportions are shown as percentages </w:t>
                              </w:r>
                              <w:r w:rsidR="005F4C57">
                                <w:t xml:space="preserve">are shown by roses a and b, </w:t>
                              </w:r>
                              <w:r w:rsidR="003E1ED0">
                                <w:t>whereas</w:t>
                              </w:r>
                              <w:r w:rsidR="005F4C57">
                                <w:t xml:space="preserve"> peak period is shown by </w:t>
                              </w:r>
                              <w:r w:rsidR="00F93430">
                                <w:t xml:space="preserve">roses c and d. Each rose shows the proportions </w:t>
                              </w:r>
                              <w:r w:rsidR="003E1ED0">
                                <w:t xml:space="preserve">associated with </w:t>
                              </w:r>
                              <m:oMath>
                                <m:r>
                                  <w:rPr>
                                    <w:rFonts w:ascii="Cambria Math" w:hAnsi="Cambria Math"/>
                                  </w:rPr>
                                  <m:t>5°</m:t>
                                </m:r>
                              </m:oMath>
                              <w:r w:rsidR="003E1ED0">
                                <w:t xml:space="preserve"> bins </w:t>
                              </w:r>
                              <w:r w:rsidR="006C69EE">
                                <w:t>(From Salonen, 2019</w:t>
                              </w:r>
                              <w:r w:rsidR="00F370F5">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18E0E71" id="Group 10" o:spid="_x0000_s1041" style="width:463.85pt;height:340.35pt;mso-position-horizontal-relative:char;mso-position-vertical-relative:line" coordsize="58908,4322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VO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&#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ZUEsDBAoA&#10;AAAAAAAAIQBJ4rzbATQBAAE0AQAUAAAAZHJzL21lZGlhL2ltYWdlMi5qcGf/2P/gABBKRklGAAEB&#10;AQBgAGAAAP/bAEMAAwICAwICAwMDAwQDAwQFCAUFBAQFCgcHBggMCgwMCwoLCw0OEhANDhEOCwsQ&#10;FhARExQVFRUMDxcYFhQYEhQVFP/bAEMBAwQEBQQFCQUFCRQNCw0UFBQUFBQUFBQUFBQUFBQUFBQU&#10;FBQUFBQUFBQUFBQUFBQUFBQUFBQUFBQUFBQUFBQUFP/AABEIArcEa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1T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B/9lQSwMECgAAAAAAAAAhACYnNIAuCwEALgsBABQAAABkcnMvbWVkaWEvaW1hZ2UzLmpwZ//Y&#10;/+AAEEpGSUYAAQEBAGAAYAAA/9sAQwADAgIDAgIDAwMDBAMDBAUIBQUEBAUKBwcGCAwKDAwLCgsL&#10;DQ4SEA0OEQ4LCxAWEBETFBUVFQwPFxgWFBgSFBUU/9sAQwEDBAQFBAUJBQUJFA0LDRQUFBQUFBQU&#10;FBQUFBQUFBQUFBQUFBQUFBQUFBQUFBQUFBQUFBQUFBQUFBQUFBQUFBQU/8AAEQgCtwR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VO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&#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9lQSwME&#10;CgAAAAAAAAAhAEwekKoLVAEAC1QBABQAAABkcnMvbWVkaWEvaW1hZ2U0LmpwZ//Y/+AAEEpGSUYA&#10;AQEBAGAAYAAA/9sAQwADAgIDAgIDAwMDBAMDBAUIBQUEBAUKBwcGCAwKDAwLCgsLDQ4SEA0OEQ4L&#10;CxAWEBETFBUVFQwPFxgWFBgSFBUU/9sAQwEDBAQFBAUJBQUJFA0LDRQUFBQUFBQUFBQUFBQUFBQU&#10;FBQUFBQUFBQUFBQUFBQUFBQUFBQUFBQUFBQUFBQUFBQU/8AAEQgCtwRo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">
                <v:group id="Group 20" o:spid="_x0000_s1042" style="position:absolute;width:58908;height:37357" coordsize="63360,43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">
                  <v:group id="Group 1666587929" o:spid="_x0000_s1043" style="position:absolute;left:1005;width:62204;height:19253" coordorigin="1005" coordsize="62204,19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">
                    <v:shape id="Picture 388481511" o:spid="_x0000_s1044" type="#_x0000_t75" style="position:absolute;left:1005;width:30948;height:19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">
                      <v:imagedata r:id="rId21" o:title=""/>
                    </v:shape>
                    <v:shape id="Picture 2015538735" o:spid="_x0000_s1045" type="#_x0000_t75" style="position:absolute;left:32261;top:221;width:30948;height:19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">
                      <v:imagedata r:id="rId22" o:title=""/>
                    </v:shape>
                  </v:group>
                  <v:group id="Group 1771535926" o:spid="_x0000_s1046" style="position:absolute;left:1162;top:21672;width:62198;height:19622" coordorigin="1162,21672" coordsize="62203,19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">
                    <v:shape id="Picture 1620214111" o:spid="_x0000_s1047" type="#_x0000_t75" style="position:absolute;left:1162;top:21672;width:30947;height:1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">
                      <v:imagedata r:id="rId23" o:title=""/>
                    </v:shape>
                    <v:shape id="Picture 1519437707" o:spid="_x0000_s1048" type="#_x0000_t75" style="position:absolute;left:32418;top:22229;width:30947;height:19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">
                      <v:imagedata r:id="rId24" o:title=""/>
                    </v:shape>
                  </v:group>
                  <v:rect id="Rectangle 1872496559" o:spid="_x0000_s1049" style="position:absolute;top:18663;width:53028;height:38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" filled="f" fillcolor="#156082 [3204]" stroked="f" strokecolor="black [3213]">
                    <v:shadow color="#e8e8e8 [3214]"/>
                    <v:textbox>
                      <w:txbxContent>
                        <w:p w14:paraId="6DED2AD4" w14:textId="77777777" w:rsidR="002C4604"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Pr>
                              <w:rFonts w:ascii="Arial" w:eastAsia="Calibri" w:hAnsi="Arial" w:cs="Cambria"/>
                              <w:color w:val="000000"/>
                              <w:kern w:val="24"/>
                            </w:rPr>
                            <w:tab/>
                          </w:r>
                          <w:r>
                            <w:rPr>
                              <w:rFonts w:ascii="Arial" w:eastAsia="Cambria" w:hAnsi="Arial" w:cs="Cambria"/>
                              <w:color w:val="000000"/>
                              <w:kern w:val="24"/>
                              <w:sz w:val="20"/>
                              <w:szCs w:val="20"/>
                            </w:rPr>
                            <w:t xml:space="preserve">(a) </w:t>
                          </w:r>
                          <w:r>
                            <w:rPr>
                              <w:rFonts w:ascii="Arial" w:eastAsia="Cambria" w:hAnsi="Arial" w:cs="Cambria"/>
                              <w:i/>
                              <w:iCs/>
                              <w:color w:val="000000"/>
                              <w:kern w:val="24"/>
                              <w:sz w:val="20"/>
                              <w:szCs w:val="20"/>
                            </w:rPr>
                            <w:t>H</w:t>
                          </w:r>
                          <w:r>
                            <w:rPr>
                              <w:rFonts w:ascii="Arial" w:eastAsia="Cambria" w:hAnsi="Arial" w:cs="Cambria"/>
                              <w:i/>
                              <w:iCs/>
                              <w:color w:val="000000"/>
                              <w:kern w:val="24"/>
                              <w:position w:val="-6"/>
                              <w:sz w:val="20"/>
                              <w:szCs w:val="20"/>
                              <w:vertAlign w:val="subscript"/>
                            </w:rPr>
                            <w:t>m</w:t>
                          </w:r>
                          <w:r>
                            <w:rPr>
                              <w:rFonts w:ascii="Arial" w:eastAsia="Cambria" w:hAnsi="Arial" w:cs="Cambria"/>
                              <w:color w:val="000000"/>
                              <w:kern w:val="24"/>
                              <w:position w:val="-6"/>
                              <w:sz w:val="20"/>
                              <w:szCs w:val="20"/>
                              <w:vertAlign w:val="subscript"/>
                            </w:rPr>
                            <w:t xml:space="preserve">0 </w:t>
                          </w:r>
                          <w:r>
                            <w:rPr>
                              <w:rFonts w:ascii="Arial" w:eastAsia="Cambria" w:hAnsi="Arial" w:cs="Cambria"/>
                              <w:color w:val="000000"/>
                              <w:kern w:val="24"/>
                              <w:sz w:val="20"/>
                              <w:szCs w:val="20"/>
                            </w:rPr>
                            <w:t>in summer</w:t>
                          </w:r>
                          <w:r>
                            <w:rPr>
                              <w:rFonts w:ascii="Arial" w:eastAsia="Cambria" w:hAnsi="Arial" w:cs="Cambria"/>
                              <w:color w:val="000000"/>
                              <w:kern w:val="24"/>
                              <w:sz w:val="20"/>
                              <w:szCs w:val="20"/>
                            </w:rPr>
                            <w:tab/>
                            <w:t xml:space="preserve">(b) </w:t>
                          </w:r>
                          <w:r>
                            <w:rPr>
                              <w:rFonts w:ascii="Arial" w:eastAsia="Cambria" w:hAnsi="Arial" w:cs="Cambria"/>
                              <w:i/>
                              <w:iCs/>
                              <w:color w:val="000000"/>
                              <w:kern w:val="24"/>
                              <w:sz w:val="20"/>
                              <w:szCs w:val="20"/>
                            </w:rPr>
                            <w:t>H</w:t>
                          </w:r>
                          <w:r>
                            <w:rPr>
                              <w:rFonts w:ascii="Arial" w:eastAsia="Cambria" w:hAnsi="Arial" w:cs="Cambria"/>
                              <w:i/>
                              <w:iCs/>
                              <w:color w:val="000000"/>
                              <w:kern w:val="24"/>
                              <w:position w:val="-6"/>
                              <w:sz w:val="20"/>
                              <w:szCs w:val="20"/>
                              <w:vertAlign w:val="subscript"/>
                            </w:rPr>
                            <w:t>m</w:t>
                          </w:r>
                          <w:r>
                            <w:rPr>
                              <w:rFonts w:ascii="Arial" w:eastAsia="Cambria" w:hAnsi="Arial" w:cs="Cambria"/>
                              <w:color w:val="000000"/>
                              <w:kern w:val="24"/>
                              <w:position w:val="-6"/>
                              <w:sz w:val="20"/>
                              <w:szCs w:val="20"/>
                              <w:vertAlign w:val="subscript"/>
                            </w:rPr>
                            <w:t xml:space="preserve">0 </w:t>
                          </w:r>
                          <w:r>
                            <w:rPr>
                              <w:rFonts w:ascii="Arial" w:eastAsia="Cambria" w:hAnsi="Arial" w:cs="Cambria"/>
                              <w:color w:val="000000"/>
                              <w:kern w:val="24"/>
                              <w:sz w:val="20"/>
                              <w:szCs w:val="20"/>
                            </w:rPr>
                            <w:t>in winter</w:t>
                          </w:r>
                        </w:p>
                      </w:txbxContent>
                    </v:textbox>
                  </v:rect>
                  <v:rect id="Rectangle 1963273062" o:spid="_x0000_s1050" style="position:absolute;top:39135;width:52616;height:38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" filled="f" fillcolor="#156082 [3204]" stroked="f" strokecolor="black [3213]">
                    <v:shadow color="#e8e8e8 [3214]"/>
                    <v:textbox>
                      <w:txbxContent>
                        <w:p w14:paraId="3E90F29D" w14:textId="77777777" w:rsidR="002C4604" w:rsidRDefault="002C4604" w:rsidP="002C4604">
                          <w:pPr>
                            <w:tabs>
                              <w:tab w:val="center" w:pos="2438"/>
                              <w:tab w:val="center" w:pos="7360"/>
                            </w:tabs>
                            <w:kinsoku w:val="0"/>
                            <w:overflowPunct w:val="0"/>
                            <w:textAlignment w:val="baseline"/>
                            <w:rPr>
                              <w:rFonts w:ascii="Arial" w:eastAsia="Calibri" w:hAnsi="Arial" w:cs="Cambria"/>
                              <w:color w:val="000000"/>
                              <w:kern w:val="24"/>
                            </w:rPr>
                          </w:pPr>
                          <w:r>
                            <w:rPr>
                              <w:rFonts w:ascii="Arial" w:eastAsia="Calibri" w:hAnsi="Arial" w:cs="Cambria"/>
                              <w:color w:val="000000"/>
                              <w:kern w:val="24"/>
                            </w:rPr>
                            <w:tab/>
                          </w:r>
                          <w:r>
                            <w:rPr>
                              <w:rFonts w:ascii="Arial" w:eastAsia="Cambria" w:hAnsi="Arial" w:cs="Cambria"/>
                              <w:color w:val="000000"/>
                              <w:kern w:val="24"/>
                              <w:sz w:val="20"/>
                              <w:szCs w:val="20"/>
                            </w:rPr>
                            <w:t xml:space="preserve">(c) </w:t>
                          </w:r>
                          <w:r>
                            <w:rPr>
                              <w:rFonts w:ascii="Arial" w:eastAsia="Cambria" w:hAnsi="Arial" w:cs="Cambria"/>
                              <w:i/>
                              <w:iCs/>
                              <w:color w:val="000000"/>
                              <w:kern w:val="24"/>
                              <w:sz w:val="20"/>
                              <w:szCs w:val="20"/>
                            </w:rPr>
                            <w:t>T</w:t>
                          </w:r>
                          <w:r>
                            <w:rPr>
                              <w:rFonts w:ascii="Arial" w:eastAsia="Cambria" w:hAnsi="Arial" w:cs="Cambria"/>
                              <w:i/>
                              <w:iCs/>
                              <w:color w:val="000000"/>
                              <w:kern w:val="24"/>
                              <w:position w:val="-6"/>
                              <w:sz w:val="20"/>
                              <w:szCs w:val="20"/>
                              <w:vertAlign w:val="subscript"/>
                            </w:rPr>
                            <w:t xml:space="preserve">p </w:t>
                          </w:r>
                          <w:r>
                            <w:rPr>
                              <w:rFonts w:ascii="Arial" w:eastAsia="Cambria" w:hAnsi="Arial" w:cs="Cambria"/>
                              <w:color w:val="000000"/>
                              <w:kern w:val="24"/>
                              <w:sz w:val="20"/>
                              <w:szCs w:val="20"/>
                            </w:rPr>
                            <w:t>in summer</w:t>
                          </w:r>
                          <w:r>
                            <w:rPr>
                              <w:rFonts w:ascii="Arial" w:eastAsia="Cambria" w:hAnsi="Arial" w:cs="Cambria"/>
                              <w:color w:val="000000"/>
                              <w:kern w:val="24"/>
                              <w:sz w:val="20"/>
                              <w:szCs w:val="20"/>
                            </w:rPr>
                            <w:tab/>
                            <w:t xml:space="preserve">(d) </w:t>
                          </w:r>
                          <w:r>
                            <w:rPr>
                              <w:rFonts w:ascii="Arial" w:eastAsia="Cambria" w:hAnsi="Arial" w:cs="Cambria"/>
                              <w:i/>
                              <w:iCs/>
                              <w:color w:val="000000"/>
                              <w:kern w:val="24"/>
                              <w:sz w:val="20"/>
                              <w:szCs w:val="20"/>
                            </w:rPr>
                            <w:t>T</w:t>
                          </w:r>
                          <w:r>
                            <w:rPr>
                              <w:rFonts w:ascii="Arial" w:eastAsia="Cambria" w:hAnsi="Arial" w:cs="Cambria"/>
                              <w:i/>
                              <w:iCs/>
                              <w:color w:val="000000"/>
                              <w:kern w:val="24"/>
                              <w:position w:val="-6"/>
                              <w:sz w:val="20"/>
                              <w:szCs w:val="20"/>
                              <w:vertAlign w:val="subscript"/>
                            </w:rPr>
                            <w:t xml:space="preserve">p </w:t>
                          </w:r>
                          <w:r>
                            <w:rPr>
                              <w:rFonts w:ascii="Arial" w:eastAsia="Cambria" w:hAnsi="Arial" w:cs="Cambria"/>
                              <w:color w:val="000000"/>
                              <w:kern w:val="24"/>
                              <w:sz w:val="20"/>
                              <w:szCs w:val="20"/>
                            </w:rPr>
                            <w:t>in winter</w:t>
                          </w:r>
                        </w:p>
                      </w:txbxContent>
                    </v:textbox>
                  </v:rect>
                </v:group>
                <v:shape id="Text Box 1" o:spid="_x0000_s1051" type="#_x0000_t202" style="position:absolute;top:36986;width:58908;height:6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" stroked="f">
                  <v:textbox inset="0,0,0,0">
                    <w:txbxContent>
                      <w:p w14:paraId="55E70C39" w14:textId="7A893D8D" w:rsidR="002C4604" w:rsidRPr="00C201E9" w:rsidRDefault="002C4604" w:rsidP="002C4604">
                        <w:pPr>
                          <w:pStyle w:val="Caption"/>
                          <w:rPr>
                            <w:sz w:val="22"/>
                            <w:szCs w:val="22"/>
                          </w:rPr>
                        </w:pPr>
                        <w:r>
                          <w:t xml:space="preserve">Figure </w:t>
                        </w:r>
                        <w:fldSimple w:instr=" SEQ Figure \* ARABIC ">
                          <w:r w:rsidR="009A6FC6">
                            <w:rPr>
                              <w:noProof/>
                            </w:rPr>
                            <w:t>6</w:t>
                          </w:r>
                        </w:fldSimple>
                        <w:r>
                          <w:t xml:space="preserve">) </w:t>
                        </w:r>
                        <w:r w:rsidR="002F1F2D">
                          <w:t>Seasonal wave roses showing the mean wave directions from the NCEP reanalysis dataset</w:t>
                        </w:r>
                        <w:r w:rsidR="00F370F5">
                          <w:t xml:space="preserve"> (Kalnay et al., 1996)</w:t>
                        </w:r>
                        <w:r w:rsidR="002F1F2D">
                          <w:t xml:space="preserve"> for a point </w:t>
                        </w:r>
                        <w:r w:rsidR="00B93EDA">
                          <w:t xml:space="preserve">outside of False Bay </w:t>
                        </w:r>
                        <m:oMath>
                          <m:r>
                            <w:rPr>
                              <w:rFonts w:ascii="Cambria Math" w:hAnsi="Cambria Math"/>
                            </w:rPr>
                            <m:t>(34.5°</m:t>
                          </m:r>
                          <m:r>
                            <w:rPr>
                              <w:rFonts w:ascii="Cambria Math" w:hAnsi="Cambria Math"/>
                            </w:rPr>
                            <m:t xml:space="preserve"> S, 18.5 ° E)</m:t>
                          </m:r>
                        </m:oMath>
                        <w:r w:rsidR="00DB548C">
                          <w:t xml:space="preserve">. </w:t>
                        </w:r>
                        <w:r w:rsidR="00B455B7">
                          <w:t xml:space="preserve">Significant wave height proportions are shown as percentages </w:t>
                        </w:r>
                        <w:r w:rsidR="005F4C57">
                          <w:t xml:space="preserve">are shown by roses a and b, </w:t>
                        </w:r>
                        <w:r w:rsidR="003E1ED0">
                          <w:t>whereas</w:t>
                        </w:r>
                        <w:r w:rsidR="005F4C57">
                          <w:t xml:space="preserve"> peak period is shown by </w:t>
                        </w:r>
                        <w:r w:rsidR="00F93430">
                          <w:t xml:space="preserve">roses c and d. Each rose shows the proportions </w:t>
                        </w:r>
                        <w:r w:rsidR="003E1ED0">
                          <w:t xml:space="preserve">associated with </w:t>
                        </w:r>
                        <m:oMath>
                          <m:r>
                            <w:rPr>
                              <w:rFonts w:ascii="Cambria Math" w:hAnsi="Cambria Math"/>
                            </w:rPr>
                            <m:t>5°</m:t>
                          </m:r>
                        </m:oMath>
                        <w:r w:rsidR="003E1ED0">
                          <w:t xml:space="preserve"> bins </w:t>
                        </w:r>
                        <w:r w:rsidR="006C69EE">
                          <w:t>(From Salonen, 2019</w:t>
                        </w:r>
                        <w:r w:rsidR="00F370F5">
                          <w:t>)</w:t>
                        </w:r>
                      </w:p>
                    </w:txbxContent>
                  </v:textbox>
                </v:shape>
                <w10:anchorlock/>
              </v:group>
            </w:pict>
          </mc:Fallback>
        </mc:AlternateContent>
      </w:r>
      <w:r w:rsidR="00C23C7C">
        <w:t>Salonen (2019) generated seasonal wave roses</w:t>
      </w:r>
      <w:r w:rsidR="00302ABD">
        <w:t xml:space="preserve"> (Fig 6)</w:t>
      </w:r>
      <w:r w:rsidR="00C23C7C">
        <w:t xml:space="preserve"> </w:t>
      </w:r>
      <w:r w:rsidR="00001CC7">
        <w:t xml:space="preserve">from </w:t>
      </w:r>
      <w:r w:rsidR="00001CC7">
        <w:t xml:space="preserve">the NCEP reanalysis </w:t>
      </w:r>
      <w:r w:rsidR="0098311B">
        <w:t xml:space="preserve">and describes the mean wave direction </w:t>
      </w:r>
      <w:r w:rsidR="004F5853">
        <w:t xml:space="preserve">affecting the bay to be </w:t>
      </w:r>
      <w:r w:rsidR="00001CC7">
        <w:t xml:space="preserve">between </w:t>
      </w:r>
      <m:oMath>
        <m:r>
          <w:rPr>
            <w:rFonts w:ascii="Cambria Math" w:hAnsi="Cambria Math"/>
          </w:rPr>
          <m:t>210°</m:t>
        </m:r>
      </m:oMath>
      <w:r w:rsidR="0045211A">
        <w:t xml:space="preserve"> and </w:t>
      </w:r>
      <m:oMath>
        <m:r>
          <w:rPr>
            <w:rFonts w:ascii="Cambria Math" w:hAnsi="Cambria Math"/>
          </w:rPr>
          <m:t>240°</m:t>
        </m:r>
      </m:oMath>
      <w:r w:rsidR="0045211A">
        <w:t xml:space="preserve"> true, with peak p</w:t>
      </w:r>
      <w:r w:rsidR="0011653B">
        <w:t xml:space="preserve">eriods </w:t>
      </w:r>
      <w:r w:rsidR="00C54CA0">
        <w:lastRenderedPageBreak/>
        <w:t xml:space="preserve">ranging from </w:t>
      </w:r>
      <w:r w:rsidR="00767BAC">
        <w:t>11-16 seconds</w:t>
      </w:r>
      <w:r w:rsidR="00FA1D68">
        <w:t xml:space="preserve"> </w:t>
      </w:r>
      <w:r w:rsidR="00FA1D68">
        <w:fldChar w:fldCharType="begin"/>
      </w:r>
      <w:r w:rsidR="00FA1D68">
        <w:instrText xml:space="preserve"> ADDIN ZOTERO_ITEM CSL_CITATION {"citationID":"tBWHFpMe","properties":{"formattedCitation":"(Kalnay et al., 1996)","plainCitation":"(Kalnay et al., 1996)","noteIndex":0},"citationItems":[{"id":938,"uris":["http://zotero.org/users/14070386/items/TKIUEDWB"],"itemData":{"id":938,"type":"article-journal","abstract":"The NCEP and NCAR are cooperating in a project (denoted “reanalysis”) to produce a 40-year record of global analyses of atmospheric fields in support of the needs of the research and climate monitoring communities. This effort involves the recovery of land surface, ship, rawinsonde, pibal, aircraft, satellite, and other data; quality controlling and assimilating these data with a data assimilation system that is kept unchanged over the reanalysis period 1957–96. This eliminates perceived climate jumps associated with changes in the data assimilation system. The NCEP/NCAR 40-yr reanalysis uses a frozen state-of-the-art global data assimilation system and a database as complete as possible. The data assimilation and the model used are identical to the global system implemented operationally at the NCEP on 11 January 1995, except that the horizontal resolution is T62 (about 210 km). The database has been enhanced with many sources of observations not available in real time for operations, provided by different countries and organizations. The system has been designed with advanced quality control and monitoring components, and can produce 1 mon of reanalysis per day on a Cray YMP/8 supercomputer. Different types of output archives are being created to satisfy different user needs, including a “quick look” CD-ROM (one per year) with six tropospheric and stratospheric fields available twice daily, as well as surface, top-of-the-atmosphere, and isentropic fields. Reanalysis information and selected output is also available on-line via the Internet (http//:nic.fb4.noaa.gov:8000). A special CDROM, containing 13 years of selected observed, daily, monthly, and climatological data from the NCEP/NCAR Reanalysis, is included with this issue. Output variables are classified into four classes, depending on the degree to which they are influenced by the observations and/or the model. For example, “C” variables (such as precipitation and surface fluxes) are completely determined by the model during the data assimilation and should be used with caution. Nevertheless, a comparison of these variables with observations and with several climatologies shows that they generally contain considerable useful information. Eight-day forecasts, produced every 5 days, should be useful for predictability studies and for monitoring the quality of the observing systems. The 40 years of reanalysis (1957–96) should be completed in early 1997. A continuation into the future through an identical Climate Data Assimilation System will allow researchers to reliably compare recent anomalies with those in earlier decades. Since changes in the observing systems will inevitably produce perceived changes in the climate, parallel reanalyses (at least 1 year long) will be generated for the periods immediately after the introduction of new observing systems, such as new types of satellite data. NCEP plans currently call for an updated reanalysis using a state-of-the-art system every five years or so. The successive reanalyses will be greatly facilitated by the generation of the comprehensive database in the present reanalysis.","ISSN":"1520-0477","language":"en","note":"section: Bulletin of the American Meteorological Society","source":"journals.ametsoc.org","title":"The NCEP/NCAR 40-Year Reanalysis Project","URL":"https://journals.ametsoc.org/view/journals/bams/77/3/1520-0477_1996_077_0437_tnyrp_2_0_co_2.xml","author":[{"family":"Kalnay","given":"E."},{"family":"Kanamitsu","given":"M."},{"family":"Kistler","given":"R."},{"family":"Collins","given":"W."},{"family":"Deaven","given":"D."},{"family":"Gandin","given":"L."},{"family":"Iredell","given":"M."},{"family":"Saha","given":"S."},{"family":"White","given":"G."},{"family":"Woollen","given":"J."},{"family":"Zhu","given":"Y."},{"family":"Chelliah","given":"M."},{"family":"Ebisuzaki","given":"W."},{"family":"Higgins","given":"W."},{"family":"Janowiak","given":"J."},{"family":"Mo","given":"K. C."},{"family":"Ropelewski","given":"C."},{"family":"Wang","given":"J."},{"family":"Leetmaa","given":"A."},{"family":"Reynolds","given":"R."},{"family":"Jenne","given":"Roy"},{"family":"Joseph","given":"Dennis"}],"accessed":{"date-parts":[["2025",8,20]]},"issued":{"date-parts":[["1996",3,1]]}}}],"schema":"https://github.com/citation-style-language/schema/raw/master/csl-citation.json"} </w:instrText>
      </w:r>
      <w:r w:rsidR="00FA1D68">
        <w:fldChar w:fldCharType="separate"/>
      </w:r>
      <w:r w:rsidR="00FA1D68" w:rsidRPr="00FA1D68">
        <w:rPr>
          <w:rFonts w:ascii="Aptos" w:hAnsi="Aptos"/>
        </w:rPr>
        <w:t>(Kalnay et al., 1996)</w:t>
      </w:r>
      <w:r w:rsidR="00FA1D68">
        <w:fldChar w:fldCharType="end"/>
      </w:r>
      <w:r w:rsidR="00767BAC">
        <w:t xml:space="preserve">. </w:t>
      </w:r>
      <w:r w:rsidR="00244532">
        <w:t>The observed</w:t>
      </w:r>
      <w:r w:rsidR="00833A34">
        <w:t xml:space="preserve"> wave parameters and </w:t>
      </w:r>
      <w:r w:rsidR="00A054E3">
        <w:t>those derived from the reanalysis product do not differ muc</w:t>
      </w:r>
      <w:r w:rsidR="00BB4054">
        <w:t>h.</w:t>
      </w:r>
      <w:r w:rsidRPr="002C4604">
        <w:rPr>
          <w:noProof/>
        </w:rPr>
        <w:t xml:space="preserve"> </w:t>
      </w:r>
    </w:p>
    <w:p w14:paraId="62EE212E" w14:textId="6394FC32" w:rsidR="001F6200" w:rsidRDefault="00172587" w:rsidP="0003083A">
      <w:r>
        <w:t>The generation zone</w:t>
      </w:r>
      <w:r w:rsidR="000C1F2F">
        <w:t xml:space="preserve">s of </w:t>
      </w:r>
      <w:r w:rsidR="00612D8B">
        <w:t>swell waves</w:t>
      </w:r>
      <w:r w:rsidR="000C1F2F">
        <w:t xml:space="preserve"> are characterized by a broad wave spectrum</w:t>
      </w:r>
      <w:r w:rsidR="003C4B36">
        <w:t xml:space="preserve"> (</w:t>
      </w:r>
      <w:r w:rsidR="00F30CCE">
        <w:t>chaotic and spread over a wide range of frequencies and directions)</w:t>
      </w:r>
      <w:r w:rsidR="00181DBF">
        <w:t xml:space="preserve">. Frequency and directional dispersion processes </w:t>
      </w:r>
      <w:r w:rsidR="00C15FAB">
        <w:t xml:space="preserve">cause </w:t>
      </w:r>
      <w:r w:rsidR="005814A5">
        <w:t>the wave spectrum to narrow, and so organised swell is formed</w:t>
      </w:r>
      <w:r w:rsidR="00B23D16">
        <w:t xml:space="preserve"> </w:t>
      </w:r>
      <w:r w:rsidR="00B23D16">
        <w:fldChar w:fldCharType="begin"/>
      </w:r>
      <w:r w:rsidR="00B23D16">
        <w:instrText xml:space="preserve"> ADDIN ZOTERO_ITEM CSL_CITATION {"citationID":"f1naV950","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00B23D16">
        <w:fldChar w:fldCharType="separate"/>
      </w:r>
      <w:r w:rsidR="00B23D16" w:rsidRPr="00B23D16">
        <w:rPr>
          <w:rFonts w:ascii="Aptos" w:hAnsi="Aptos"/>
        </w:rPr>
        <w:t>(Veitch et al., 2019)</w:t>
      </w:r>
      <w:r w:rsidR="00B23D16">
        <w:fldChar w:fldCharType="end"/>
      </w:r>
      <w:r w:rsidR="00B23D16">
        <w:t>.</w:t>
      </w:r>
      <w:r w:rsidR="00F30CCE">
        <w:t xml:space="preserve"> </w:t>
      </w:r>
      <w:r w:rsidR="00A938D4">
        <w:t xml:space="preserve">The seasonal cycle </w:t>
      </w:r>
      <w:r w:rsidR="0032605B">
        <w:t xml:space="preserve">of swell affecting False Bay is dependent on </w:t>
      </w:r>
      <w:r w:rsidR="00117CCD">
        <w:t xml:space="preserve">the </w:t>
      </w:r>
      <w:r w:rsidR="00531BE4">
        <w:t xml:space="preserve">spatio-temporal variability </w:t>
      </w:r>
      <w:r w:rsidR="003D28DB">
        <w:t>of seasonal cold fronts</w:t>
      </w:r>
      <w:r w:rsidR="00523D5C">
        <w:t xml:space="preserve">, which is </w:t>
      </w:r>
      <w:r w:rsidR="00667434">
        <w:t xml:space="preserve">linked to the seasonal variability of </w:t>
      </w:r>
      <w:r w:rsidR="0086237C">
        <w:t>the upper-level westerlie</w:t>
      </w:r>
      <w:r w:rsidR="00E27EE8">
        <w:t xml:space="preserve">s </w:t>
      </w:r>
      <w:r w:rsidR="00E27EE8">
        <w:fldChar w:fldCharType="begin"/>
      </w:r>
      <w:r w:rsidR="00EC6503">
        <w:instrText xml:space="preserve"> ADDIN ZOTERO_ITEM CSL_CITATION {"citationID":"Hsa0OH02","properties":{"formattedCitation":"(Taljaard et al., 1969; Veitch et al., 2019)","plainCitation":"(Taljaard et al., 1969; Veitch et al., 2019)","noteIndex":0},"citationItems":[{"id":923,"uris":["http://zotero.org/users/14070386/items/7QTXPULY"],"itemData":{"id":923,"type":"article-journal","DOI":"https://n2t.org/ark:/85065/d7h131fh","language":"en","source":"opensky.ucar.edu","title":"Climate of the Upper Air: Southern Hemisphere: Volume 1: Temperatures, Dew Points, and Heights at Selected Pressure Levels","title-short":"Climate of the Upper Air","URL":"https://opensky.ucar.edu/islandora/object/%3A3766","author":[{"family":"Taljaard","given":"Author: J."},{"family":"Crutcher","given":"Author: H."},{"family":"Jenne","given":"Author: R."},{"family":"Loon","given":"Author: H.","dropping-particle":"van"},{"family":"Center","given":"Contributor: National Weather Records"},{"family":"Defense","given":"Contributor: U. S. Department","dropping-particle":"of"}],"accessed":{"date-parts":[["2025",8,20]]},"issued":{"date-parts":[["1969"]]}}},{"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00E27EE8">
        <w:fldChar w:fldCharType="separate"/>
      </w:r>
      <w:r w:rsidR="00EC6503" w:rsidRPr="00EC6503">
        <w:rPr>
          <w:rFonts w:ascii="Aptos" w:hAnsi="Aptos"/>
        </w:rPr>
        <w:t>(Taljaard et al., 1969; Veitch et al., 2019)</w:t>
      </w:r>
      <w:r w:rsidR="00E27EE8">
        <w:fldChar w:fldCharType="end"/>
      </w:r>
      <w:r w:rsidR="00E27EE8">
        <w:t xml:space="preserve">. </w:t>
      </w:r>
    </w:p>
    <w:p w14:paraId="3FA99087" w14:textId="47DD2439" w:rsidR="00D662EF" w:rsidRDefault="00560E07" w:rsidP="0003083A">
      <w:r>
        <w:t xml:space="preserve">The Cape Point wave record is a long standing record </w:t>
      </w:r>
      <w:r w:rsidR="00861FA4">
        <w:t xml:space="preserve">of wave measurements </w:t>
      </w:r>
      <w:r w:rsidR="00F10FE4">
        <w:t>that affect False Bay, with records split between</w:t>
      </w:r>
      <w:r w:rsidR="009451F5">
        <w:t xml:space="preserve"> a buoy</w:t>
      </w:r>
      <w:r w:rsidR="00F10FE4">
        <w:t xml:space="preserve"> </w:t>
      </w:r>
      <w:r w:rsidR="009451F5">
        <w:t>at Slangkop (1980-1993) and Cape Point (</w:t>
      </w:r>
      <w:r>
        <w:t>19</w:t>
      </w:r>
      <w:r w:rsidR="0087196B">
        <w:t>94-2010</w:t>
      </w:r>
      <w:r w:rsidR="009451F5">
        <w:t>)</w:t>
      </w:r>
      <w:r w:rsidR="002855E8">
        <w:t xml:space="preserve">. It was </w:t>
      </w:r>
      <w:r w:rsidR="00D4637C">
        <w:t xml:space="preserve">maintained by the Council for Scientific and Industrial Research (CSIR) </w:t>
      </w:r>
      <w:r w:rsidR="002D7CEC">
        <w:t xml:space="preserve">and Transnet. </w:t>
      </w:r>
      <w:r w:rsidR="000722F8">
        <w:t xml:space="preserve">Veitch et al. (2018,2019) </w:t>
      </w:r>
      <w:r w:rsidR="000722F8">
        <w:t>investigated wave p</w:t>
      </w:r>
      <w:r w:rsidR="002D7CEC">
        <w:t>arameters su</w:t>
      </w:r>
      <w:r w:rsidR="00CF5093">
        <w:t xml:space="preserve">ch as significant wave height </w:t>
      </w:r>
      <m:oMath>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m0</m:t>
                </m:r>
              </m:sub>
            </m:sSub>
          </m:e>
        </m:d>
      </m:oMath>
      <w:r w:rsidR="00CF5093">
        <w:t xml:space="preserve"> and </w:t>
      </w:r>
      <w:r w:rsidR="00893F01">
        <w:t xml:space="preserve">peak period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m:t>
            </m:r>
          </m:sub>
        </m:sSub>
        <m:r>
          <w:rPr>
            <w:rFonts w:ascii="Cambria Math" w:hAnsi="Cambria Math"/>
          </w:rPr>
          <m:t>)</m:t>
        </m:r>
      </m:oMath>
      <w:r w:rsidR="00893F01">
        <w:t xml:space="preserve"> </w:t>
      </w:r>
      <w:r w:rsidR="00E861C1">
        <w:t xml:space="preserve">and found </w:t>
      </w:r>
      <w:r w:rsidR="000722F8">
        <w:t>a strong seasonal signal</w:t>
      </w:r>
      <w:r w:rsidR="00E861C1">
        <w:t>.</w:t>
      </w:r>
      <w:r w:rsidR="00EA338A">
        <w:t xml:space="preserve"> </w:t>
      </w:r>
      <w:r w:rsidR="00E861C1">
        <w:t xml:space="preserve">The largest and higher period waves, carrying the most energy, </w:t>
      </w:r>
      <w:r w:rsidR="00EA338A">
        <w:t>reach the coast during the austral winter months (JJA)</w:t>
      </w:r>
      <w:r w:rsidR="00151CFF">
        <w:t xml:space="preserve"> and carry a strong westerly component </w:t>
      </w:r>
      <w:r w:rsidR="00151CFF">
        <w:fldChar w:fldCharType="begin"/>
      </w:r>
      <w:r w:rsidR="00151CFF">
        <w:instrText xml:space="preserve"> ADDIN ZOTERO_ITEM CSL_CITATION {"citationID":"V3tfOnVT","properties":{"formattedCitation":"(Veitch et al., 2019)","plainCitation":"(Veitch et al., 2019)","noteIndex":0},"citationItems":[{"id":925,"uris":["http://zotero.org/users/14070386/items/CZFUDAP3"],"itemData":{"id":925,"type":"article-journal","abstract":"Situated on the southwestern coast of South Africa, Cape Point is directly impacted by ocean surface waves generated by midlatitude cyclones in the westerly wind belt. Severe swell events have a huge impact on coastal communities, infrastructure and maritime operations. We use the long term Council for Industrial and Scientific Research (CSIR) Cape Point Waverider buoy data and WaveWatch III model data together with atmospheric reanalysis data to investigate the role of the El Niño Southern Oscillation (ENSO) and the Southern Annular Mode (SAM) and their associated adjustments of cyclone tracks and intensities on the variability and extreme events of the Cape Point wave record. During austral summer (DJF), when the waves are generally smaller and more southerly, SAM and ENSO tend to result in robust responses: a negative (positive) SAM tends to result in bigger (smaller) more westerly (southerly) waves, while a positive (negative) ENSO results in bigger (smaller) waves from a more westerly (southerly direction). The mean austral (JJA) winter waves do not respond coherently to either SAM or ENSO. A shift in the wave characteristics between periods 1980–1992 and 1994–2006 is clear. The waves become smaller and more southerly during the latter period. This shift is associated with the shift to a more coherently out of phase relationship between SAM and ENSO, dominated by a positive SAM and negative ENSO, that amplifies the wave response, giving rise to smaller waves from a more southerly direction. During summer months there is a significant reduction in not only the mean wave heights, but also the extreme wave heights between the two periods, while during winter months there is only a significant change in the mean wave direction that becomes more southerly during the latter period. During a positive ENSO and negative SAM combination, the summer extreme wave heights tend to be more westerly while the inverse combination does not produce a robust result. Finally, we show that during summer months a positive (negative) ENSO leads to more frequent extreme wave events. On the other hand, a positive (negative) SAM leads to less (more) frequent extreme wave events during winter months.","container-title":"Journal of Marine Systems","DOI":"10.1016/j.jmarsys.2019.103185","ISSN":"0924-7963","journalAbbreviation":"Journal of Marine Systems","page":"103185","source":"ScienceDirect","title":"The Cape Point wave record, extreme events and the role of large-scale modes of climate variability","volume":"198","author":[{"family":"Veitch","given":"Jennifer"},{"family":"Rautenbach","given":"Christo"},{"family":"Hermes","given":"Juliet"},{"family":"Reason","given":"Chris"}],"issued":{"date-parts":[["2019",10,1]]}}}],"schema":"https://github.com/citation-style-language/schema/raw/master/csl-citation.json"} </w:instrText>
      </w:r>
      <w:r w:rsidR="00151CFF">
        <w:fldChar w:fldCharType="separate"/>
      </w:r>
      <w:r w:rsidR="00151CFF" w:rsidRPr="00151CFF">
        <w:rPr>
          <w:rFonts w:ascii="Aptos" w:hAnsi="Aptos"/>
        </w:rPr>
        <w:t>(Veitch et al., 2019)</w:t>
      </w:r>
      <w:r w:rsidR="00151CFF">
        <w:fldChar w:fldCharType="end"/>
      </w:r>
      <w:r w:rsidR="00E25AE4">
        <w:t xml:space="preserve">. </w:t>
      </w:r>
      <w:r w:rsidR="00A12653">
        <w:t xml:space="preserve">Veitch et al. (2019) </w:t>
      </w:r>
      <w:r w:rsidR="00EE278E">
        <w:t xml:space="preserve">remarked that the seasonal cycle of waves </w:t>
      </w:r>
      <w:r w:rsidR="00BF0DC8">
        <w:t xml:space="preserve">is </w:t>
      </w:r>
      <w:r w:rsidR="004A4D7F">
        <w:t xml:space="preserve">‘consistent with’ the seasonal variation of the </w:t>
      </w:r>
      <w:r w:rsidR="00D83054">
        <w:t xml:space="preserve">amount and depth of cold fronts in the South Atlantic and Atlantic section of the Southern Ocean. </w:t>
      </w:r>
      <w:r w:rsidR="00074101">
        <w:t>The wave generation zone moves closer to South Africa during austral winter</w:t>
      </w:r>
      <w:r w:rsidR="008F3C92">
        <w:t xml:space="preserve"> due to the northward shift of the upper-level westerlies</w:t>
      </w:r>
      <w:r w:rsidR="006A41BC">
        <w:t xml:space="preserve">, leading to the greater observed </w:t>
      </w:r>
      <m:oMath>
        <m:sSub>
          <m:sSubPr>
            <m:ctrlPr>
              <w:rPr>
                <w:rFonts w:ascii="Cambria Math" w:hAnsi="Cambria Math"/>
                <w:i/>
              </w:rPr>
            </m:ctrlPr>
          </m:sSubPr>
          <m:e>
            <m:r>
              <w:rPr>
                <w:rFonts w:ascii="Cambria Math" w:hAnsi="Cambria Math"/>
              </w:rPr>
              <m:t>H</m:t>
            </m:r>
          </m:e>
          <m:sub>
            <m:r>
              <w:rPr>
                <w:rFonts w:ascii="Cambria Math" w:hAnsi="Cambria Math"/>
              </w:rPr>
              <m:t>mo</m:t>
            </m:r>
          </m:sub>
        </m:sSub>
      </m:oMath>
      <w:r w:rsidR="006A41BC">
        <w:t xml:space="preserve">. </w:t>
      </w:r>
    </w:p>
    <w:p w14:paraId="2FD4B968" w14:textId="5DF26FE6" w:rsidR="008A35F9" w:rsidRDefault="008A35F9" w:rsidP="0003083A">
      <w:r w:rsidRPr="00A80CF9">
        <w:rPr>
          <w:b/>
          <w:bCs/>
        </w:rPr>
        <w:t>Waves in the bay</w:t>
      </w:r>
      <w:r>
        <w:t xml:space="preserve">: </w:t>
      </w:r>
      <w:r w:rsidR="00A80CF9">
        <w:t xml:space="preserve">Daniels et al page 5 section 1.3 has good info </w:t>
      </w:r>
    </w:p>
    <w:p w14:paraId="11AF227D" w14:textId="5FFF5F0B" w:rsidR="0003083A" w:rsidRPr="00C97862" w:rsidRDefault="0003083A" w:rsidP="0003083A">
      <w:r w:rsidRPr="00C97862">
        <w:t>Generation</w:t>
      </w:r>
    </w:p>
    <w:p w14:paraId="01FB8D4D" w14:textId="356A2395" w:rsidR="0003083A" w:rsidRPr="00C97862" w:rsidRDefault="005D2914" w:rsidP="0003083A">
      <w:r w:rsidRPr="00C97862">
        <w:t>Modification</w:t>
      </w:r>
    </w:p>
    <w:p w14:paraId="48EE9B06" w14:textId="43660A77" w:rsidR="00BE6BFA" w:rsidRDefault="009F1CE2" w:rsidP="008A3E3E">
      <w:pPr>
        <w:pStyle w:val="Heading2"/>
      </w:pPr>
      <w:r w:rsidRPr="00C97862">
        <w:t xml:space="preserve">Circulation </w:t>
      </w:r>
      <w:r w:rsidR="00BE6BFA" w:rsidRPr="00C97862">
        <w:t xml:space="preserve"> </w:t>
      </w:r>
    </w:p>
    <w:p w14:paraId="6EC58E37" w14:textId="732BB9BD" w:rsidR="00F24508" w:rsidRDefault="00D34E46" w:rsidP="00F24508">
      <w:r>
        <w:t>The</w:t>
      </w:r>
      <w:r w:rsidR="00CB5D07">
        <w:t xml:space="preserve"> circulation in False Bay is </w:t>
      </w:r>
      <w:r w:rsidR="0078123A">
        <w:t xml:space="preserve">highly dynamic at sub-seasonal to decadal time scales and </w:t>
      </w:r>
      <w:r w:rsidR="006507A0">
        <w:t xml:space="preserve">is </w:t>
      </w:r>
      <w:r w:rsidR="003777F5">
        <w:t xml:space="preserve">alternate in nature </w:t>
      </w:r>
      <w:r w:rsidR="003777F5">
        <w:fldChar w:fldCharType="begin"/>
      </w:r>
      <w:r w:rsidR="003777F5">
        <w:instrText xml:space="preserve"> ADDIN ZOTERO_ITEM CSL_CITATION {"citationID":"kkIyjuFv","properties":{"formattedCitation":"(Dufois and Rouault, 2012)","plainCitation":"(Dufois and Rouault, 2012)","noteIndex":0},"citationItems":[{"id":900,"uris":["http://zotero.org/users/14070386/items/TKUPSVKJ"],"itemData":{"id":900,"type":"article-journal","container-title":"Continental Shelf Research","DOI":"10.1016/j.csr.2012.04.009","ISSN":"02784343","journalAbbreviation":"Continental Shelf Research","language":"en","license":"https://www.elsevier.com/tdm/userlicense/1.0/","page":"24-35","source":"DOI.org (Crossref)","title":"Sea surface temperature in False Bay (South Africa): Towards a better understanding of its seasonal and inter-annual variability","title-short":"Sea surface temperature in False Bay (South Africa)","volume":"43","author":[{"family":"Dufois","given":"François"},{"family":"Rouault","given":"Mathieu"}],"issued":{"date-parts":[["2012",7]]}}}],"schema":"https://github.com/citation-style-language/schema/raw/master/csl-citation.json"} </w:instrText>
      </w:r>
      <w:r w:rsidR="003777F5">
        <w:fldChar w:fldCharType="separate"/>
      </w:r>
      <w:r w:rsidR="003777F5" w:rsidRPr="003777F5">
        <w:t>(Dufois and Rouault, 2012)</w:t>
      </w:r>
      <w:r w:rsidR="003777F5">
        <w:fldChar w:fldCharType="end"/>
      </w:r>
      <w:r w:rsidR="00836D1C">
        <w:t xml:space="preserve">. </w:t>
      </w:r>
    </w:p>
    <w:p w14:paraId="358E0379" w14:textId="77777777" w:rsidR="007844CC" w:rsidRDefault="007844CC" w:rsidP="00F24508"/>
    <w:p w14:paraId="2F51FA33" w14:textId="76F8358A" w:rsidR="007844CC" w:rsidRPr="00F24508" w:rsidRDefault="007844CC" w:rsidP="00F24508">
      <w:r>
        <w:t xml:space="preserve">Wind dynamics are the primary driver of the mean circulation in False Bay, and are therefore seen as the main driver of the vertical temperature structure and stratification of the bay </w:t>
      </w:r>
      <w:r>
        <w:fldChar w:fldCharType="begin"/>
      </w:r>
      <w:r>
        <w:instrText xml:space="preserve"> ADDIN ZOTERO_ITEM CSL_CITATION {"citationID":"SWJyN0qw","properties":{"formattedCitation":"(Atkins, 1970a, 1970b; Dufois and Rouault, 2012; Gr\\uc0\\u252{}ndlingh and Largier, 1988; Jury, 1991; Wainman et al., 1987)","plainCitation":"(Atkins, 1970a, 1970b; Dufois and Rouault, 2012; Gründlingh and Largier, 1988; Jury, 1991; Wainman et al., 1987)","noteIndex":0},"citationItems":[{"id":734,"uris":["http://zotero.org/users/14070386/items/SRUKBV83"],"itemData":{"id":734,"type":"article-journal","abstract":"Data on temperature and salinity obtained during twenty-six cruises from 1963 to 1966, each covering twenty-eight hydrographic stations are presented. The data are grouped into four zones—the three coastal zones, and one central zone, and the mean temperature and salinity of each zone are tabulated for each season. Surface isotherms and isohalines and four vertical temperature sections for each season are shown. The results are discussed and possible explanations for variations are suggested.","container-title":"Transactions of the Royal Society of South Africa","DOI":"10.1080/00359197009519107","ISSN":"0035-919X","issue":"2","note":"publisher: Taylor &amp; Francis\n_eprint: https://doi.org/10.1080/00359197009519107","page":"117-128","source":"Taylor and Francis+NEJM","title":"Thermal Structure and Salinity of False Bay","volume":"39","author":[{"family":"Atkins","given":"G. R."}],"issued":{"date-parts":[["1970",1,1]]}}},{"id":557,"uris":["http://zotero.org/users/14070386/items/GDKQ6KVU"],"itemData":{"id":557,"type":"article-journal","abstract":"Wind records from six reporting stations in the vicinity of False Bay have been analysed, and the mean directional frequency and velocity combined to give relative ‘wind run’ for each station and season are shown in the form of wind roses. Methods of current measurements are briefly discussed, and the ‘dye-bomb’ technique using aircraft chosen to obtain a nearly synoptic pattern over a wide area. The results of thirteen such operations at eleven selected stations have indicated that four main patterns have evolved, the predominant type being a clockwise rotation. Fifteen further operations close to the west, north and north-east shores were later carried out and the results are shown in current roses for each station for winter and summer conditions.","container-title":"Transactions of the Royal Society of South Africa","DOI":"10.1080/00359197009519109","ISSN":"0035-919X","issue":"2","note":"publisher: Taylor &amp; Francis\n_eprint: https://doi.org/10.1080/00359197009519109","page":"139-148","source":"Taylor and Francis+NEJM","title":"Winds and Current Patterns in False Bay","volume":"39","author":[{"family":"Atkins","given":"G. R."}],"issued":{"date-parts":[["1970",1,1]]}}},{"id":900,"uris":["http://zotero.org/users/14070386/items/TKUPSVKJ"],"itemData":{"id":900,"type":"article-journal","container-title":"Continental Shelf Research","DOI":"10.1016/j.csr.2012.04.009","ISSN":"02784343","journalAbbreviation":"Continental Shelf Research","language":"en","license":"https://www.elsevier.com/tdm/userlicense/1.0/","page":"24-35","source":"DOI.org (Crossref)","title":"Sea surface temperature in False Bay (South Africa): Towards a better understanding of its seasonal and inter-annual variability","title-short":"Sea surface temperature in False Bay (South Africa)","volume":"43","author":[{"family":"Dufois","given":"François"},{"family":"Rouault","given":"Mathieu"}],"issued":{"date-parts":[["2012",7]]}}},{"id":741,"uris":["http://zotero.org/users/14070386/items/7X992TYK"],"itemData":{"id":741,"type":"article-journal","abstract":"Valsbaai is die grootste baai in Suidelike Afrika en grens aan ’n belangrike metropolitaanse gebied. Die baai moet daarom in ’n verskeidenheid ontspannings-, nywerheids-, vissery- en ander behoeftes voorsien. Die oorsig skets kortliks die aanvanklike verkenning van die baai en is verder toegespits op meer resente fisies-oseanografiese navorsing in die baai. ’n Konseptuele meetprogram word voorgestel am sommige leemtes in die huidige kennis aan te vul.","container-title":"Suid-Afrikaanse Tydskrif vir Natuurwetenskap en Tegnologie","DOI":"10.4102/satnt.v7i3.914","ISSN":"2222-4173","issue":"3","language":"af","license":"Copyright (c) 1988 M. L. Gründlingh, J. L. Largier","note":"number: 3","page":"133-143","source":"journals.satnt.aosis.co.za","title":"Physical oceanography in False Bay: A review","title-short":"Physical oceanography in False Bay","volume":"7","author":[{"family":"Gründlingh","given":"M. L."},{"family":"Largier","given":"J. L."}],"issued":{"date-parts":[["1988",3,17]]}}},{"id":897,"uris":["http://zotero.org/users/14070386/items/FYUZL7N7"],"itemData":{"id":897,"type":"article-journal","container-title":"Transactions of the Royal Society of South Africa","page":"401-418","title":"The weather of False Bay","volume":"47","author":[{"family":"Jury","given":"Mark R."}],"issued":{"date-parts":[["1991"]]}}},{"id":516,"uris":["http://zotero.org/users/14070386/items/5M8FDETE"],"itemData":{"id":516,"type":"article-journal","abstract":"Four current-meter moorings placed in False Bay between February and May 1985 revealed a tendency towards cyclonic motion, but with poleward flow along the western boundary. Data from six anemometers situated around the Bay showed periodic acceleration of northward air flow associated with south-easterly wind events during ridging of the South Atlantic high pressure cell round the continent. A clear pattern of cooling and warming of water at the current-meter sites was observed, corresponding to the acceleration and decay phases of south-easterly wind over periods of a few days. There was a suggestion of subsidence of warm water along the western boundary when the wind relaxed.","container-title":"South African Journal of Marine Science","DOI":"10.2989/025776187784522423","ISSN":"0257-7615","issue":"1","note":"publisher: Taylor &amp; Francis\n_eprint: https://doi.org/10.2989/025776187784522423","page":"337-346","source":"Taylor and Francis+NEJM","title":"Winds and subsurface currents in the False Bay region, South Africa","volume":"5","author":[{"family":"Wainman","given":"C. K."},{"family":"Polito","given":"A."},{"family":"Nelson","given":"G."}],"issued":{"date-parts":[["1987",6,1]]}}}],"schema":"https://github.com/citation-style-language/schema/raw/master/csl-citation.json"} </w:instrText>
      </w:r>
      <w:r>
        <w:fldChar w:fldCharType="separate"/>
      </w:r>
      <w:r w:rsidRPr="007A01A9">
        <w:t>(Atkins, 1970a, 1970b; Dufois and Rouault, 2012; Gründlingh and Largier, 1988; Jury, 1991; Wainman et al., 1987)</w:t>
      </w:r>
      <w:r>
        <w:fldChar w:fldCharType="end"/>
      </w:r>
    </w:p>
    <w:p w14:paraId="7751EFEC" w14:textId="480E27D0" w:rsidR="00652456" w:rsidRDefault="00652456" w:rsidP="00652456">
      <w:r>
        <w:t>Wind driven currents</w:t>
      </w:r>
    </w:p>
    <w:p w14:paraId="2B63812C" w14:textId="7BCE07F4" w:rsidR="00652456" w:rsidRDefault="00652456" w:rsidP="00652456">
      <w:r>
        <w:t xml:space="preserve">Wave driven currents </w:t>
      </w:r>
    </w:p>
    <w:p w14:paraId="5D32C52E" w14:textId="6F7B0BEA" w:rsidR="00652456" w:rsidRDefault="00652456" w:rsidP="00652456">
      <w:r>
        <w:t xml:space="preserve">Tidal currents </w:t>
      </w:r>
    </w:p>
    <w:p w14:paraId="3116A170" w14:textId="35DD02E1" w:rsidR="00652456" w:rsidRPr="00652456" w:rsidRDefault="00652456" w:rsidP="00652456">
      <w:r>
        <w:t xml:space="preserve">Subtidal currents </w:t>
      </w:r>
    </w:p>
    <w:p w14:paraId="25018B53" w14:textId="096CE334" w:rsidR="00B37492" w:rsidRPr="00C97862" w:rsidRDefault="00D9083E" w:rsidP="00A22733">
      <w:pPr>
        <w:pStyle w:val="Heading2"/>
      </w:pPr>
      <w:r w:rsidRPr="00C97862">
        <w:t>Density Structure</w:t>
      </w:r>
    </w:p>
    <w:p w14:paraId="22111770" w14:textId="01D81598" w:rsidR="00A22733" w:rsidRPr="00C97862" w:rsidRDefault="00A22733" w:rsidP="00A22733">
      <w:r w:rsidRPr="00C97862">
        <w:t xml:space="preserve">Hydrodynamic modelling </w:t>
      </w:r>
      <w:r w:rsidR="00D73A32" w:rsidRPr="00C97862">
        <w:t xml:space="preserve">of False Bay indicates that Rocky Bank segregates warmer western water from colder eastern waters </w:t>
      </w:r>
      <w:r w:rsidR="00D73A32" w:rsidRPr="00C97862">
        <w:fldChar w:fldCharType="begin"/>
      </w:r>
      <w:r w:rsidR="00D73A32" w:rsidRPr="00C97862">
        <w:instrText xml:space="preserve"> ADDIN ZOTERO_ITEM CSL_CITATION {"citationID":"K7WyIfBI","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00D73A32" w:rsidRPr="00C97862">
        <w:fldChar w:fldCharType="separate"/>
      </w:r>
      <w:r w:rsidR="00D73A32" w:rsidRPr="00C97862">
        <w:t>(Coleman, 2019)</w:t>
      </w:r>
      <w:r w:rsidR="00D73A32" w:rsidRPr="00C97862">
        <w:fldChar w:fldCharType="end"/>
      </w:r>
      <w:r w:rsidR="00D73A32" w:rsidRPr="00C97862">
        <w:t>.</w:t>
      </w:r>
      <w:r w:rsidR="007749DE" w:rsidRPr="00C97862">
        <w:t xml:space="preserve"> </w:t>
      </w:r>
      <w:r w:rsidR="00AD06A6" w:rsidRPr="00C97862">
        <w:t xml:space="preserve">Bottom waters east of Rocky </w:t>
      </w:r>
      <w:r w:rsidR="001009EF" w:rsidRPr="00C97862">
        <w:t>B</w:t>
      </w:r>
      <w:r w:rsidR="00AD06A6" w:rsidRPr="00C97862">
        <w:t xml:space="preserve">ank are </w:t>
      </w:r>
      <w:r w:rsidR="002B0B78" w:rsidRPr="00C97862">
        <w:t xml:space="preserve">consistently (under well-mixed and stratified conditions) </w:t>
      </w:r>
      <w:r w:rsidR="00AD06A6" w:rsidRPr="00C97862">
        <w:t xml:space="preserve">approximately </w:t>
      </w:r>
      <w:r w:rsidR="00BE4B47" w:rsidRPr="00C97862">
        <w:t xml:space="preserve">1-2 </w:t>
      </w:r>
      <m:oMath>
        <m:r>
          <w:rPr>
            <w:rFonts w:ascii="Cambria Math" w:hAnsi="Cambria Math"/>
          </w:rPr>
          <m:t>°C</m:t>
        </m:r>
      </m:oMath>
      <w:r w:rsidR="00BE4B47" w:rsidRPr="00C97862">
        <w:t xml:space="preserve"> </w:t>
      </w:r>
      <w:r w:rsidR="003277E7" w:rsidRPr="00C97862">
        <w:t xml:space="preserve">colder than </w:t>
      </w:r>
      <w:r w:rsidR="001E6E38" w:rsidRPr="00C97862">
        <w:t>to its west</w:t>
      </w:r>
      <w:r w:rsidR="00B96F36" w:rsidRPr="00C97862">
        <w:t xml:space="preserve"> </w:t>
      </w:r>
      <w:r w:rsidR="00B96F36" w:rsidRPr="00C97862">
        <w:fldChar w:fldCharType="begin"/>
      </w:r>
      <w:r w:rsidR="00B96F36" w:rsidRPr="00C97862">
        <w:instrText xml:space="preserve"> ADDIN ZOTERO_ITEM CSL_CITATION {"citationID":"JgyXu0wh","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00B96F36" w:rsidRPr="00C97862">
        <w:fldChar w:fldCharType="separate"/>
      </w:r>
      <w:r w:rsidR="00B96F36" w:rsidRPr="00C97862">
        <w:t>(Coleman, 2019)</w:t>
      </w:r>
      <w:r w:rsidR="00B96F36" w:rsidRPr="00C97862">
        <w:fldChar w:fldCharType="end"/>
      </w:r>
      <w:r w:rsidR="00B96F36" w:rsidRPr="00C97862">
        <w:t xml:space="preserve">. </w:t>
      </w:r>
      <w:r w:rsidR="001E6E38" w:rsidRPr="00C97862">
        <w:t>Coleman</w:t>
      </w:r>
      <w:r w:rsidR="00A317B7">
        <w:t>’s</w:t>
      </w:r>
      <w:r w:rsidR="001E6E38" w:rsidRPr="00C97862">
        <w:t xml:space="preserve"> (2019) </w:t>
      </w:r>
      <w:r w:rsidR="00A317B7">
        <w:t>model showed</w:t>
      </w:r>
      <w:r w:rsidR="003D02F4">
        <w:t xml:space="preserve"> (given stratified conditions) that </w:t>
      </w:r>
      <w:r w:rsidR="00A317B7">
        <w:t xml:space="preserve">the </w:t>
      </w:r>
      <w:r w:rsidR="00916B91" w:rsidRPr="00C97862">
        <w:lastRenderedPageBreak/>
        <w:t xml:space="preserve">north-westerly </w:t>
      </w:r>
      <w:r w:rsidR="00C83F85" w:rsidRPr="00C97862">
        <w:t>winds</w:t>
      </w:r>
      <w:r w:rsidR="00C83F85">
        <w:t>, usually</w:t>
      </w:r>
      <w:r w:rsidR="00A317B7">
        <w:t xml:space="preserve"> associated with warmer months</w:t>
      </w:r>
      <w:r w:rsidR="00C83F85">
        <w:t>, cause cold offshore water to be advected into the centre of the bay.</w:t>
      </w:r>
      <w:r w:rsidR="00C97862" w:rsidRPr="00C97862">
        <w:t xml:space="preserve"> </w:t>
      </w:r>
    </w:p>
    <w:p w14:paraId="26B6A9BA" w14:textId="2335ECAE" w:rsidR="00E528A7" w:rsidRPr="00C97862" w:rsidRDefault="00E528A7" w:rsidP="002655CD">
      <w:pPr>
        <w:pStyle w:val="Heading1"/>
      </w:pPr>
      <w:r w:rsidRPr="00C97862">
        <w:t xml:space="preserve">Historical </w:t>
      </w:r>
      <w:r w:rsidR="002655CD" w:rsidRPr="00C97862">
        <w:t xml:space="preserve">Measurements and Observational </w:t>
      </w:r>
      <w:r w:rsidRPr="00C97862">
        <w:t>Studies</w:t>
      </w:r>
    </w:p>
    <w:p w14:paraId="56A26C76" w14:textId="0A19CDF2" w:rsidR="00E528A7" w:rsidRPr="00C97862" w:rsidRDefault="00E528A7" w:rsidP="002655CD">
      <w:pPr>
        <w:pStyle w:val="Heading1"/>
      </w:pPr>
      <w:r w:rsidRPr="00C97862">
        <w:t xml:space="preserve">Hydrodynamic Modelling of False Bay </w:t>
      </w:r>
    </w:p>
    <w:p w14:paraId="30D0DF7B" w14:textId="7AFB6718" w:rsidR="00E528A7" w:rsidRDefault="00C34403" w:rsidP="00665876">
      <w:pPr>
        <w:pStyle w:val="Heading1"/>
        <w:rPr>
          <w:lang w:val="en-US"/>
        </w:rPr>
      </w:pPr>
      <w:r>
        <w:rPr>
          <w:lang w:val="en-US"/>
        </w:rPr>
        <w:t xml:space="preserve">Bibliography </w:t>
      </w:r>
    </w:p>
    <w:p w14:paraId="424D7EA8" w14:textId="77777777" w:rsidR="00FA1D68" w:rsidRPr="00FA1D68" w:rsidRDefault="00C34403" w:rsidP="00FA1D68">
      <w:pPr>
        <w:pStyle w:val="Bibliography"/>
        <w:rPr>
          <w:rFonts w:ascii="Aptos" w:hAnsi="Aptos"/>
        </w:rPr>
      </w:pPr>
      <w:r>
        <w:rPr>
          <w:lang w:val="en-US"/>
        </w:rPr>
        <w:fldChar w:fldCharType="begin"/>
      </w:r>
      <w:r w:rsidR="00A93548">
        <w:rPr>
          <w:lang w:val="en-US"/>
        </w:rPr>
        <w:instrText xml:space="preserve"> ADDIN ZOTERO_BIBL {"uncited":[],"omitted":[],"custom":[]} CSL_BIBLIOGRAPHY </w:instrText>
      </w:r>
      <w:r>
        <w:rPr>
          <w:lang w:val="en-US"/>
        </w:rPr>
        <w:fldChar w:fldCharType="separate"/>
      </w:r>
      <w:r w:rsidR="00FA1D68" w:rsidRPr="00FA1D68">
        <w:rPr>
          <w:rFonts w:ascii="Aptos" w:hAnsi="Aptos"/>
        </w:rPr>
        <w:t>Atkins, G.R., 1970a. Thermal Structure and Salinity of False Bay. Trans. R. Soc. South Afr. 39, 117–128. https://doi.org/10.1080/00359197009519107</w:t>
      </w:r>
    </w:p>
    <w:p w14:paraId="3200C920" w14:textId="77777777" w:rsidR="00FA1D68" w:rsidRPr="00FA1D68" w:rsidRDefault="00FA1D68" w:rsidP="00FA1D68">
      <w:pPr>
        <w:pStyle w:val="Bibliography"/>
        <w:rPr>
          <w:rFonts w:ascii="Aptos" w:hAnsi="Aptos"/>
        </w:rPr>
      </w:pPr>
      <w:r w:rsidRPr="00FA1D68">
        <w:rPr>
          <w:rFonts w:ascii="Aptos" w:hAnsi="Aptos"/>
        </w:rPr>
        <w:t>Atkins, G.R., 1970b. Winds and Current Patterns in False Bay. Trans. R. Soc. South Afr. 39, 139–148. https://doi.org/10.1080/00359197009519109</w:t>
      </w:r>
    </w:p>
    <w:p w14:paraId="63309F26" w14:textId="77777777" w:rsidR="00FA1D68" w:rsidRPr="00FA1D68" w:rsidRDefault="00FA1D68" w:rsidP="00FA1D68">
      <w:pPr>
        <w:pStyle w:val="Bibliography"/>
        <w:rPr>
          <w:rFonts w:ascii="Aptos" w:hAnsi="Aptos"/>
        </w:rPr>
      </w:pPr>
      <w:r w:rsidRPr="00FA1D68">
        <w:rPr>
          <w:rFonts w:ascii="Aptos" w:hAnsi="Aptos"/>
        </w:rPr>
        <w:t>Bonnardot, V., Planchon, O., Cautenet, S., 2005. Sea breeze development under an offshore synoptic wind in the South-Western Cape and implications for the Stellenbosch wine-producing area. Theor. Appl. Climatol. 81, 203–218. https://doi.org/10.1007/s00704-004-0087-y</w:t>
      </w:r>
    </w:p>
    <w:p w14:paraId="5B565C6E" w14:textId="77777777" w:rsidR="00FA1D68" w:rsidRPr="00FA1D68" w:rsidRDefault="00FA1D68" w:rsidP="00FA1D68">
      <w:pPr>
        <w:pStyle w:val="Bibliography"/>
        <w:rPr>
          <w:rFonts w:ascii="Aptos" w:hAnsi="Aptos"/>
        </w:rPr>
      </w:pPr>
      <w:r w:rsidRPr="00FA1D68">
        <w:rPr>
          <w:rFonts w:ascii="Aptos" w:hAnsi="Aptos"/>
        </w:rPr>
        <w:t>Brown, A., Milton, S., Cullen, M., Golding, B., Mitchell, J., Shelly, A., 2012. Unified Modeling and Prediction of Weather and Climate: A 25-Year Journey. https://doi.org/10.1175/BAMS-D-12-00018.1</w:t>
      </w:r>
    </w:p>
    <w:p w14:paraId="1B24C9D2" w14:textId="77777777" w:rsidR="00FA1D68" w:rsidRPr="00FA1D68" w:rsidRDefault="00FA1D68" w:rsidP="00FA1D68">
      <w:pPr>
        <w:pStyle w:val="Bibliography"/>
        <w:rPr>
          <w:rFonts w:ascii="Aptos" w:hAnsi="Aptos"/>
        </w:rPr>
      </w:pPr>
      <w:r w:rsidRPr="00FA1D68">
        <w:rPr>
          <w:rFonts w:ascii="Aptos" w:hAnsi="Aptos"/>
        </w:rPr>
        <w:t>Coleman, F., 2019. The Development and Validation of a Hydrodynamic Model of False Bay (Master of Engineering). Stellenbosch University, South Africa.</w:t>
      </w:r>
    </w:p>
    <w:p w14:paraId="6D5F394E" w14:textId="77777777" w:rsidR="00FA1D68" w:rsidRPr="00FA1D68" w:rsidRDefault="00FA1D68" w:rsidP="00FA1D68">
      <w:pPr>
        <w:pStyle w:val="Bibliography"/>
        <w:rPr>
          <w:rFonts w:ascii="Aptos" w:hAnsi="Aptos"/>
        </w:rPr>
      </w:pPr>
      <w:r w:rsidRPr="00FA1D68">
        <w:rPr>
          <w:rFonts w:ascii="Aptos" w:hAnsi="Aptos"/>
        </w:rPr>
        <w:t>Cullen, M.J.P., 1993. The unified forecast/climate model. Meteorological Office, Bracknell.</w:t>
      </w:r>
    </w:p>
    <w:p w14:paraId="79265221" w14:textId="77777777" w:rsidR="00FA1D68" w:rsidRPr="00FA1D68" w:rsidRDefault="00FA1D68" w:rsidP="00FA1D68">
      <w:pPr>
        <w:pStyle w:val="Bibliography"/>
        <w:rPr>
          <w:rFonts w:ascii="Aptos" w:hAnsi="Aptos"/>
        </w:rPr>
      </w:pPr>
      <w:r w:rsidRPr="00FA1D68">
        <w:rPr>
          <w:rFonts w:ascii="Aptos" w:hAnsi="Aptos"/>
        </w:rPr>
        <w:t>Daniels, T., Fearon, G., Vilaplana, A., Hewitson, B., Rautenbach, C., 2022. On the importance of wind generated waves in embayments with complex orographic features – A South African case study. Appl. Ocean Res. 128, 103355. https://doi.org/10.1016/j.apor.2022.103355</w:t>
      </w:r>
    </w:p>
    <w:p w14:paraId="4E29B24D" w14:textId="77777777" w:rsidR="00FA1D68" w:rsidRPr="00FA1D68" w:rsidRDefault="00FA1D68" w:rsidP="00FA1D68">
      <w:pPr>
        <w:pStyle w:val="Bibliography"/>
        <w:rPr>
          <w:rFonts w:ascii="Aptos" w:hAnsi="Aptos"/>
        </w:rPr>
      </w:pPr>
      <w:r w:rsidRPr="00FA1D68">
        <w:rPr>
          <w:rFonts w:ascii="Aptos" w:hAnsi="Aptos"/>
        </w:rPr>
        <w:t>de Vos, M., 2022. Modelling waves and near-shore circulation around the Cape Peninsula: towards enhanced predictions for South African coastal activities (Doctor of Philosophy). University of Cape Town, South Africa.</w:t>
      </w:r>
    </w:p>
    <w:p w14:paraId="30AA069F" w14:textId="77777777" w:rsidR="00FA1D68" w:rsidRPr="00FA1D68" w:rsidRDefault="00FA1D68" w:rsidP="00FA1D68">
      <w:pPr>
        <w:pStyle w:val="Bibliography"/>
        <w:rPr>
          <w:rFonts w:ascii="Aptos" w:hAnsi="Aptos"/>
        </w:rPr>
      </w:pPr>
      <w:r w:rsidRPr="00FA1D68">
        <w:rPr>
          <w:rFonts w:ascii="Aptos" w:hAnsi="Aptos"/>
        </w:rPr>
        <w:t>Dufois, F., Rouault, M., 2012. Sea surface temperature in False Bay (South Africa): Towards a better understanding of its seasonal and inter-annual variability. Cont. Shelf Res. 43, 24–35. https://doi.org/10.1016/j.csr.2012.04.009</w:t>
      </w:r>
    </w:p>
    <w:p w14:paraId="05CCC2A7" w14:textId="77777777" w:rsidR="00FA1D68" w:rsidRPr="00FA1D68" w:rsidRDefault="00FA1D68" w:rsidP="00FA1D68">
      <w:pPr>
        <w:pStyle w:val="Bibliography"/>
        <w:rPr>
          <w:rFonts w:ascii="Aptos" w:hAnsi="Aptos"/>
        </w:rPr>
      </w:pPr>
      <w:r w:rsidRPr="00FA1D68">
        <w:rPr>
          <w:rFonts w:ascii="Aptos" w:hAnsi="Aptos"/>
        </w:rPr>
        <w:t>Flemming, B.W., 2024. Sedimentology of False Bay (Western Cape, South Africa): geological background information for the integrated environmental management of a physically confined coastal compartment. J. Coast. Conserv. 28, 1–23. https://doi.org/10.1007/s11852-024-01080-z</w:t>
      </w:r>
    </w:p>
    <w:p w14:paraId="1B543FAF" w14:textId="77777777" w:rsidR="00FA1D68" w:rsidRPr="00FA1D68" w:rsidRDefault="00FA1D68" w:rsidP="00FA1D68">
      <w:pPr>
        <w:pStyle w:val="Bibliography"/>
        <w:rPr>
          <w:rFonts w:ascii="Aptos" w:hAnsi="Aptos"/>
        </w:rPr>
      </w:pPr>
      <w:r w:rsidRPr="00FA1D68">
        <w:rPr>
          <w:rFonts w:ascii="Aptos" w:hAnsi="Aptos"/>
        </w:rPr>
        <w:t>Gill, A.E., 1977. Coastally trapped waves in the atmosphere. Q. J. R. Meteorol. Soc. 103, 431–440.</w:t>
      </w:r>
    </w:p>
    <w:p w14:paraId="0A1BED33" w14:textId="77777777" w:rsidR="00FA1D68" w:rsidRPr="00FA1D68" w:rsidRDefault="00FA1D68" w:rsidP="00FA1D68">
      <w:pPr>
        <w:pStyle w:val="Bibliography"/>
        <w:rPr>
          <w:rFonts w:ascii="Aptos" w:hAnsi="Aptos"/>
        </w:rPr>
      </w:pPr>
      <w:r w:rsidRPr="00FA1D68">
        <w:rPr>
          <w:rFonts w:ascii="Aptos" w:hAnsi="Aptos"/>
        </w:rPr>
        <w:lastRenderedPageBreak/>
        <w:t>Gründlingh, M.L., Hunter, I.T., Potgieter, E., 1989. Bottom currents at the entrance to False Bay, South Africa. Cont. Shelf Res. 9, 1029–1048. https://doi.org/10.1016/0278-4343(89)90056-3</w:t>
      </w:r>
    </w:p>
    <w:p w14:paraId="6C678216" w14:textId="77777777" w:rsidR="00FA1D68" w:rsidRPr="00FA1D68" w:rsidRDefault="00FA1D68" w:rsidP="00FA1D68">
      <w:pPr>
        <w:pStyle w:val="Bibliography"/>
        <w:rPr>
          <w:rFonts w:ascii="Aptos" w:hAnsi="Aptos"/>
        </w:rPr>
      </w:pPr>
      <w:r w:rsidRPr="00FA1D68">
        <w:rPr>
          <w:rFonts w:ascii="Aptos" w:hAnsi="Aptos"/>
        </w:rPr>
        <w:t>Gründlingh, M.L., Largier, J.L., 1988. Physical oceanography in False Bay: A review. Suid-Afr. Tydskr. Vir Natuurwetenskap En Tegnol. 7, 133–143. https://doi.org/10.4102/satnt.v7i3.914</w:t>
      </w:r>
    </w:p>
    <w:p w14:paraId="59F6678C" w14:textId="77777777" w:rsidR="00FA1D68" w:rsidRPr="00FA1D68" w:rsidRDefault="00FA1D68" w:rsidP="00FA1D68">
      <w:pPr>
        <w:pStyle w:val="Bibliography"/>
        <w:rPr>
          <w:rFonts w:ascii="Aptos" w:hAnsi="Aptos"/>
        </w:rPr>
      </w:pPr>
      <w:r w:rsidRPr="00FA1D68">
        <w:rPr>
          <w:rFonts w:ascii="Aptos" w:hAnsi="Aptos"/>
        </w:rPr>
        <w:t>Jury, M.R., 1991. The weather of False Bay. Trans. R. Soc. South Afr. 47, 401–418.</w:t>
      </w:r>
    </w:p>
    <w:p w14:paraId="5CEF52E1" w14:textId="77777777" w:rsidR="00FA1D68" w:rsidRPr="00FA1D68" w:rsidRDefault="00FA1D68" w:rsidP="00FA1D68">
      <w:pPr>
        <w:pStyle w:val="Bibliography"/>
        <w:rPr>
          <w:rFonts w:ascii="Aptos" w:hAnsi="Aptos"/>
        </w:rPr>
      </w:pPr>
      <w:r w:rsidRPr="00FA1D68">
        <w:rPr>
          <w:rFonts w:ascii="Aptos" w:hAnsi="Aptos"/>
        </w:rPr>
        <w:t>Jury, M.R., 1984. Wind shear and differential upwelling along the SW tip of Africa. (Ph.D. thesis). University of Cape Town, South Africa.</w:t>
      </w:r>
    </w:p>
    <w:p w14:paraId="644B6697" w14:textId="77777777" w:rsidR="00FA1D68" w:rsidRPr="00FA1D68" w:rsidRDefault="00FA1D68" w:rsidP="00FA1D68">
      <w:pPr>
        <w:pStyle w:val="Bibliography"/>
        <w:rPr>
          <w:rFonts w:ascii="Aptos" w:hAnsi="Aptos"/>
        </w:rPr>
      </w:pPr>
      <w:r w:rsidRPr="00FA1D68">
        <w:rPr>
          <w:rFonts w:ascii="Aptos" w:hAnsi="Aptos"/>
        </w:rPr>
        <w:t>Jury, M.R., Kamstra, F., Taunton-Clark, J., 1985. Diurnal wind cycles and upwelling off the northern portion of the Cape Peninsula in summer. South Afr. J. Mar. Sci. 3, 1–10. https://doi.org/10.2989/025776185784461216</w:t>
      </w:r>
    </w:p>
    <w:p w14:paraId="3BAB9B6D" w14:textId="77777777" w:rsidR="00FA1D68" w:rsidRPr="00FA1D68" w:rsidRDefault="00FA1D68" w:rsidP="00FA1D68">
      <w:pPr>
        <w:pStyle w:val="Bibliography"/>
        <w:rPr>
          <w:rFonts w:ascii="Aptos" w:hAnsi="Aptos"/>
        </w:rPr>
      </w:pPr>
      <w:r w:rsidRPr="00FA1D68">
        <w:rPr>
          <w:rFonts w:ascii="Aptos" w:hAnsi="Aptos"/>
        </w:rPr>
        <w:t>Kalnay, E., Kanamitsu, M., Kistler, R., Collins, W., Deaven, D., Gandin, L., Iredell, M., Saha, S., White, G., Woollen, J., Zhu, Y., Chelliah, M., Ebisuzaki, W., Higgins, W., Janowiak, J., Mo, K.C., Ropelewski, C., Wang, J., Leetmaa, A., Reynolds, R., Jenne, R., Joseph, D., 1996. The NCEP/NCAR 40-Year Reanalysis Project.</w:t>
      </w:r>
    </w:p>
    <w:p w14:paraId="41768601" w14:textId="77777777" w:rsidR="00FA1D68" w:rsidRPr="00FA1D68" w:rsidRDefault="00FA1D68" w:rsidP="00FA1D68">
      <w:pPr>
        <w:pStyle w:val="Bibliography"/>
        <w:rPr>
          <w:rFonts w:ascii="Aptos" w:hAnsi="Aptos"/>
        </w:rPr>
      </w:pPr>
      <w:r w:rsidRPr="00FA1D68">
        <w:rPr>
          <w:rFonts w:ascii="Aptos" w:hAnsi="Aptos"/>
        </w:rPr>
        <w:t>Largier, J.L., Chapman, P., Peterson, W.T., Swart, V.P., 1992. The western Agulhas Bank: circulation, stratification and ecology. South Afr. J. Mar. Sci. 12, 319–339. https://doi.org/10.2989/02577619209504709</w:t>
      </w:r>
    </w:p>
    <w:p w14:paraId="7AFFB34B" w14:textId="77777777" w:rsidR="00FA1D68" w:rsidRPr="00FA1D68" w:rsidRDefault="00FA1D68" w:rsidP="00FA1D68">
      <w:pPr>
        <w:pStyle w:val="Bibliography"/>
        <w:rPr>
          <w:rFonts w:ascii="Aptos" w:hAnsi="Aptos"/>
        </w:rPr>
      </w:pPr>
      <w:r w:rsidRPr="00FA1D68">
        <w:rPr>
          <w:rFonts w:ascii="Aptos" w:hAnsi="Aptos"/>
        </w:rPr>
        <w:t>Le Roux, J.J., 1975. Climate of South Africa, Part 1: Surface winds. (Report WB No. 38). South African Weather Bureau, Dept. Transport, South Africa.</w:t>
      </w:r>
    </w:p>
    <w:p w14:paraId="3E8E49C5" w14:textId="77777777" w:rsidR="00FA1D68" w:rsidRPr="00FA1D68" w:rsidRDefault="00FA1D68" w:rsidP="00FA1D68">
      <w:pPr>
        <w:pStyle w:val="Bibliography"/>
        <w:rPr>
          <w:rFonts w:ascii="Aptos" w:hAnsi="Aptos"/>
        </w:rPr>
      </w:pPr>
      <w:r w:rsidRPr="00FA1D68">
        <w:rPr>
          <w:rFonts w:ascii="Aptos" w:hAnsi="Aptos"/>
        </w:rPr>
        <w:t>MacHutchon, K.R., 2006. The Characterisation of South African Sea Storms (Ph.D. thesis). Stellenbosch University, Stellenbosch: South Africa.</w:t>
      </w:r>
    </w:p>
    <w:p w14:paraId="73B0D86A" w14:textId="77777777" w:rsidR="00FA1D68" w:rsidRPr="00FA1D68" w:rsidRDefault="00FA1D68" w:rsidP="00FA1D68">
      <w:pPr>
        <w:pStyle w:val="Bibliography"/>
        <w:rPr>
          <w:rFonts w:ascii="Aptos" w:hAnsi="Aptos"/>
        </w:rPr>
      </w:pPr>
      <w:r w:rsidRPr="00FA1D68">
        <w:rPr>
          <w:rFonts w:ascii="Aptos" w:hAnsi="Aptos"/>
        </w:rPr>
        <w:t>Mallory, J.K., 1970. The Bathymetry and Microrelief of False Bay. Trans. R. Soc. South Afr. 39, 109–112. https://doi.org/10.1080/00359197009519105</w:t>
      </w:r>
    </w:p>
    <w:p w14:paraId="626B5025" w14:textId="77777777" w:rsidR="00FA1D68" w:rsidRPr="00FA1D68" w:rsidRDefault="00FA1D68" w:rsidP="00FA1D68">
      <w:pPr>
        <w:pStyle w:val="Bibliography"/>
        <w:rPr>
          <w:rFonts w:ascii="Aptos" w:hAnsi="Aptos"/>
        </w:rPr>
      </w:pPr>
      <w:r w:rsidRPr="00FA1D68">
        <w:rPr>
          <w:rFonts w:ascii="Aptos" w:hAnsi="Aptos"/>
        </w:rPr>
        <w:t>Salonen, N.M., 2019. Towards Rogue Wave Characterization in False Bay, South Africa.</w:t>
      </w:r>
    </w:p>
    <w:p w14:paraId="49EE7C2C" w14:textId="77777777" w:rsidR="00FA1D68" w:rsidRPr="00FA1D68" w:rsidRDefault="00FA1D68" w:rsidP="00FA1D68">
      <w:pPr>
        <w:pStyle w:val="Bibliography"/>
        <w:rPr>
          <w:rFonts w:ascii="Aptos" w:hAnsi="Aptos"/>
        </w:rPr>
      </w:pPr>
      <w:r w:rsidRPr="00FA1D68">
        <w:rPr>
          <w:rFonts w:ascii="Aptos" w:hAnsi="Aptos"/>
        </w:rPr>
        <w:t>Shillington, F.A., Wyndham Harris, T.F., 1978. Surface waves near Cape Town and their associated atmospheric pressure distributions over the South Atlantic. Dtsch. Hydrogr. Z. 31, 67–82. https://doi.org/10.1007/BF02227005</w:t>
      </w:r>
    </w:p>
    <w:p w14:paraId="5D1E90EE" w14:textId="77777777" w:rsidR="00FA1D68" w:rsidRPr="00FA1D68" w:rsidRDefault="00FA1D68" w:rsidP="00FA1D68">
      <w:pPr>
        <w:pStyle w:val="Bibliography"/>
        <w:rPr>
          <w:rFonts w:ascii="Aptos" w:hAnsi="Aptos"/>
        </w:rPr>
      </w:pPr>
      <w:r w:rsidRPr="00FA1D68">
        <w:rPr>
          <w:rFonts w:ascii="Aptos" w:hAnsi="Aptos"/>
        </w:rPr>
        <w:t>Shipley, A.M., 1964. Some aspects of wave refraction in False Bay. South Afr. J. Sci. 60, 115–120. https://doi.org/10.10520/AJA00382353_1513</w:t>
      </w:r>
    </w:p>
    <w:p w14:paraId="78AAD858" w14:textId="77777777" w:rsidR="00FA1D68" w:rsidRPr="00FA1D68" w:rsidRDefault="00FA1D68" w:rsidP="00FA1D68">
      <w:pPr>
        <w:pStyle w:val="Bibliography"/>
        <w:rPr>
          <w:rFonts w:ascii="Aptos" w:hAnsi="Aptos"/>
        </w:rPr>
      </w:pPr>
      <w:r w:rsidRPr="00FA1D68">
        <w:rPr>
          <w:rFonts w:ascii="Aptos" w:hAnsi="Aptos"/>
        </w:rPr>
        <w:t>Taljaard, A.J., Crutcher, A.H., Jenne, A.R., Loon, A.H. van, Center, C.N.W.R., Defense, C.U.S.D. of, 1969. Climate of the Upper Air: Southern Hemisphere: Volume 1: Temperatures, Dew Points, and Heights at Selected Pressure Levels. https://n2t.org/ark:/85065/d7h131fh</w:t>
      </w:r>
    </w:p>
    <w:p w14:paraId="4D3A98A9" w14:textId="77777777" w:rsidR="00FA1D68" w:rsidRPr="00FA1D68" w:rsidRDefault="00FA1D68" w:rsidP="00FA1D68">
      <w:pPr>
        <w:pStyle w:val="Bibliography"/>
        <w:rPr>
          <w:rFonts w:ascii="Aptos" w:hAnsi="Aptos"/>
        </w:rPr>
      </w:pPr>
      <w:r w:rsidRPr="00FA1D68">
        <w:rPr>
          <w:rFonts w:ascii="Aptos" w:hAnsi="Aptos"/>
        </w:rPr>
        <w:t>Veitch, J., Rautenbach, C., Hermes, J., Reason, C., 2019. The Cape Point wave record, extreme events and the role of large-scale modes of climate variability. J. Mar. Syst. 198, 103185. https://doi.org/10.1016/j.jmarsys.2019.103185</w:t>
      </w:r>
    </w:p>
    <w:p w14:paraId="5BFF6C6D" w14:textId="77777777" w:rsidR="00FA1D68" w:rsidRPr="00FA1D68" w:rsidRDefault="00FA1D68" w:rsidP="00FA1D68">
      <w:pPr>
        <w:pStyle w:val="Bibliography"/>
        <w:rPr>
          <w:rFonts w:ascii="Aptos" w:hAnsi="Aptos"/>
        </w:rPr>
      </w:pPr>
      <w:r w:rsidRPr="00FA1D68">
        <w:rPr>
          <w:rFonts w:ascii="Aptos" w:hAnsi="Aptos"/>
        </w:rPr>
        <w:t>Wainman, C.K., Polito, A., Nelson, G., 1987. Winds and subsurface currents in the False Bay region, South Africa. South Afr. J. Mar. Sci. 5, 337–346. https://doi.org/10.2989/025776187784522423</w:t>
      </w:r>
    </w:p>
    <w:p w14:paraId="6AC04045" w14:textId="26532950" w:rsidR="00C34403" w:rsidRPr="00C90D32" w:rsidRDefault="00C34403" w:rsidP="008911F9">
      <w:pPr>
        <w:rPr>
          <w:lang w:val="en-US"/>
        </w:rPr>
      </w:pPr>
      <w:r>
        <w:rPr>
          <w:lang w:val="en-US"/>
        </w:rPr>
        <w:fldChar w:fldCharType="end"/>
      </w:r>
    </w:p>
    <w:sectPr w:rsidR="00C34403" w:rsidRPr="00C90D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D972AFD"/>
    <w:multiLevelType w:val="hybridMultilevel"/>
    <w:tmpl w:val="1FE61B3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367B40AC"/>
    <w:multiLevelType w:val="hybridMultilevel"/>
    <w:tmpl w:val="158AB10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717004655">
    <w:abstractNumId w:val="1"/>
  </w:num>
  <w:num w:numId="2" w16cid:durableId="1361274166">
    <w:abstractNumId w:val="2"/>
  </w:num>
  <w:num w:numId="3" w16cid:durableId="1136684979">
    <w:abstractNumId w:val="0"/>
  </w:num>
  <w:num w:numId="4" w16cid:durableId="1854487126">
    <w:abstractNumId w:val="0"/>
  </w:num>
  <w:num w:numId="5" w16cid:durableId="619386711">
    <w:abstractNumId w:val="0"/>
  </w:num>
  <w:num w:numId="6" w16cid:durableId="2120172491">
    <w:abstractNumId w:val="0"/>
  </w:num>
  <w:num w:numId="7" w16cid:durableId="1118793715">
    <w:abstractNumId w:val="0"/>
  </w:num>
  <w:num w:numId="8" w16cid:durableId="1370498189">
    <w:abstractNumId w:val="0"/>
  </w:num>
  <w:num w:numId="9" w16cid:durableId="418215680">
    <w:abstractNumId w:val="0"/>
  </w:num>
  <w:num w:numId="10" w16cid:durableId="201401296">
    <w:abstractNumId w:val="0"/>
  </w:num>
  <w:num w:numId="11" w16cid:durableId="1031102295">
    <w:abstractNumId w:val="0"/>
  </w:num>
  <w:num w:numId="12" w16cid:durableId="13573885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71C0"/>
    <w:rsid w:val="00000328"/>
    <w:rsid w:val="00001CC7"/>
    <w:rsid w:val="000032F7"/>
    <w:rsid w:val="00004886"/>
    <w:rsid w:val="00010D98"/>
    <w:rsid w:val="00022B4E"/>
    <w:rsid w:val="0003083A"/>
    <w:rsid w:val="00032C76"/>
    <w:rsid w:val="00045476"/>
    <w:rsid w:val="000614B5"/>
    <w:rsid w:val="00061CE7"/>
    <w:rsid w:val="00064D3C"/>
    <w:rsid w:val="000722F8"/>
    <w:rsid w:val="00074101"/>
    <w:rsid w:val="00082C5B"/>
    <w:rsid w:val="000918E2"/>
    <w:rsid w:val="000921EE"/>
    <w:rsid w:val="00093404"/>
    <w:rsid w:val="00093C5C"/>
    <w:rsid w:val="00095E10"/>
    <w:rsid w:val="000A0B04"/>
    <w:rsid w:val="000A3178"/>
    <w:rsid w:val="000A371F"/>
    <w:rsid w:val="000A3E81"/>
    <w:rsid w:val="000A4FA4"/>
    <w:rsid w:val="000B1A2C"/>
    <w:rsid w:val="000B5D3E"/>
    <w:rsid w:val="000B62A0"/>
    <w:rsid w:val="000C1F2F"/>
    <w:rsid w:val="000C4559"/>
    <w:rsid w:val="000C7E05"/>
    <w:rsid w:val="000E0E6E"/>
    <w:rsid w:val="001009EF"/>
    <w:rsid w:val="00111047"/>
    <w:rsid w:val="001155C9"/>
    <w:rsid w:val="0011653B"/>
    <w:rsid w:val="00117CCD"/>
    <w:rsid w:val="001341B8"/>
    <w:rsid w:val="00135A9F"/>
    <w:rsid w:val="00136CDD"/>
    <w:rsid w:val="00136ED2"/>
    <w:rsid w:val="001434F1"/>
    <w:rsid w:val="00146C9B"/>
    <w:rsid w:val="0014767D"/>
    <w:rsid w:val="00150290"/>
    <w:rsid w:val="00151CFF"/>
    <w:rsid w:val="00160B18"/>
    <w:rsid w:val="001700CC"/>
    <w:rsid w:val="001700F0"/>
    <w:rsid w:val="00170481"/>
    <w:rsid w:val="00170B7E"/>
    <w:rsid w:val="00172587"/>
    <w:rsid w:val="001729E3"/>
    <w:rsid w:val="00181DBF"/>
    <w:rsid w:val="00182E60"/>
    <w:rsid w:val="0018560A"/>
    <w:rsid w:val="0019423F"/>
    <w:rsid w:val="00196A44"/>
    <w:rsid w:val="001A68A0"/>
    <w:rsid w:val="001B2AF8"/>
    <w:rsid w:val="001B49E1"/>
    <w:rsid w:val="001C5FF0"/>
    <w:rsid w:val="001D1B37"/>
    <w:rsid w:val="001D6D72"/>
    <w:rsid w:val="001E3465"/>
    <w:rsid w:val="001E456B"/>
    <w:rsid w:val="001E6E38"/>
    <w:rsid w:val="001F5F67"/>
    <w:rsid w:val="001F6200"/>
    <w:rsid w:val="001F67FC"/>
    <w:rsid w:val="001F6D9F"/>
    <w:rsid w:val="001F7471"/>
    <w:rsid w:val="00206F33"/>
    <w:rsid w:val="00220584"/>
    <w:rsid w:val="00230F43"/>
    <w:rsid w:val="00233BD8"/>
    <w:rsid w:val="00240896"/>
    <w:rsid w:val="00244532"/>
    <w:rsid w:val="002472D0"/>
    <w:rsid w:val="00251357"/>
    <w:rsid w:val="00252CAA"/>
    <w:rsid w:val="0025369A"/>
    <w:rsid w:val="00255205"/>
    <w:rsid w:val="002655CD"/>
    <w:rsid w:val="002855E8"/>
    <w:rsid w:val="002903AF"/>
    <w:rsid w:val="002A0FEB"/>
    <w:rsid w:val="002B0B78"/>
    <w:rsid w:val="002B1D4D"/>
    <w:rsid w:val="002C0F97"/>
    <w:rsid w:val="002C287E"/>
    <w:rsid w:val="002C28CD"/>
    <w:rsid w:val="002C2C54"/>
    <w:rsid w:val="002C4604"/>
    <w:rsid w:val="002D1CE3"/>
    <w:rsid w:val="002D2BC6"/>
    <w:rsid w:val="002D3FE6"/>
    <w:rsid w:val="002D7CEC"/>
    <w:rsid w:val="002E0B12"/>
    <w:rsid w:val="002F1F2D"/>
    <w:rsid w:val="002F2C95"/>
    <w:rsid w:val="00302ABD"/>
    <w:rsid w:val="00305CFC"/>
    <w:rsid w:val="00312375"/>
    <w:rsid w:val="003125DC"/>
    <w:rsid w:val="003125F8"/>
    <w:rsid w:val="00320105"/>
    <w:rsid w:val="00323786"/>
    <w:rsid w:val="0032605B"/>
    <w:rsid w:val="003277E7"/>
    <w:rsid w:val="003369A9"/>
    <w:rsid w:val="00340A79"/>
    <w:rsid w:val="00344485"/>
    <w:rsid w:val="00345060"/>
    <w:rsid w:val="00355E6F"/>
    <w:rsid w:val="00361CC6"/>
    <w:rsid w:val="0036282A"/>
    <w:rsid w:val="003702FB"/>
    <w:rsid w:val="00372C21"/>
    <w:rsid w:val="003777F5"/>
    <w:rsid w:val="003826AD"/>
    <w:rsid w:val="00387DD8"/>
    <w:rsid w:val="003930D4"/>
    <w:rsid w:val="003A77EC"/>
    <w:rsid w:val="003B1AA6"/>
    <w:rsid w:val="003B4957"/>
    <w:rsid w:val="003C0943"/>
    <w:rsid w:val="003C4B36"/>
    <w:rsid w:val="003D02F4"/>
    <w:rsid w:val="003D1714"/>
    <w:rsid w:val="003D1D06"/>
    <w:rsid w:val="003D28DB"/>
    <w:rsid w:val="003D2E0B"/>
    <w:rsid w:val="003D5EC2"/>
    <w:rsid w:val="003E1ED0"/>
    <w:rsid w:val="003E63AA"/>
    <w:rsid w:val="003F3A84"/>
    <w:rsid w:val="003F6BF9"/>
    <w:rsid w:val="004002C2"/>
    <w:rsid w:val="00401B04"/>
    <w:rsid w:val="004122BA"/>
    <w:rsid w:val="00413394"/>
    <w:rsid w:val="00421494"/>
    <w:rsid w:val="00423A68"/>
    <w:rsid w:val="00427C94"/>
    <w:rsid w:val="00434401"/>
    <w:rsid w:val="004434E3"/>
    <w:rsid w:val="00450F5E"/>
    <w:rsid w:val="0045211A"/>
    <w:rsid w:val="00455E62"/>
    <w:rsid w:val="004604E4"/>
    <w:rsid w:val="00461CCE"/>
    <w:rsid w:val="00470F30"/>
    <w:rsid w:val="0048128B"/>
    <w:rsid w:val="00482999"/>
    <w:rsid w:val="0048665B"/>
    <w:rsid w:val="00490112"/>
    <w:rsid w:val="004908FF"/>
    <w:rsid w:val="004A4D7F"/>
    <w:rsid w:val="004B20C9"/>
    <w:rsid w:val="004C51FD"/>
    <w:rsid w:val="004D0F8D"/>
    <w:rsid w:val="004D35BD"/>
    <w:rsid w:val="004D3BBE"/>
    <w:rsid w:val="004D5CBC"/>
    <w:rsid w:val="004D78F7"/>
    <w:rsid w:val="004E3863"/>
    <w:rsid w:val="004E4AF2"/>
    <w:rsid w:val="004F246E"/>
    <w:rsid w:val="004F35DE"/>
    <w:rsid w:val="004F462C"/>
    <w:rsid w:val="004F4693"/>
    <w:rsid w:val="004F5853"/>
    <w:rsid w:val="00512F2C"/>
    <w:rsid w:val="005141BE"/>
    <w:rsid w:val="00520024"/>
    <w:rsid w:val="00523C16"/>
    <w:rsid w:val="00523D5C"/>
    <w:rsid w:val="00531BE4"/>
    <w:rsid w:val="00540623"/>
    <w:rsid w:val="00544726"/>
    <w:rsid w:val="0054758F"/>
    <w:rsid w:val="00551C80"/>
    <w:rsid w:val="00551F48"/>
    <w:rsid w:val="00554E61"/>
    <w:rsid w:val="00555030"/>
    <w:rsid w:val="00560E07"/>
    <w:rsid w:val="00580261"/>
    <w:rsid w:val="005810F3"/>
    <w:rsid w:val="005814A5"/>
    <w:rsid w:val="005A6509"/>
    <w:rsid w:val="005A7DD9"/>
    <w:rsid w:val="005C1683"/>
    <w:rsid w:val="005C5DE1"/>
    <w:rsid w:val="005D014B"/>
    <w:rsid w:val="005D1C52"/>
    <w:rsid w:val="005D1E59"/>
    <w:rsid w:val="005D2914"/>
    <w:rsid w:val="005D3EC8"/>
    <w:rsid w:val="005D62B5"/>
    <w:rsid w:val="005E63FC"/>
    <w:rsid w:val="005F4C57"/>
    <w:rsid w:val="006043BF"/>
    <w:rsid w:val="00606495"/>
    <w:rsid w:val="00606D56"/>
    <w:rsid w:val="00606EE6"/>
    <w:rsid w:val="0060759F"/>
    <w:rsid w:val="00612418"/>
    <w:rsid w:val="00612A8A"/>
    <w:rsid w:val="00612D8B"/>
    <w:rsid w:val="0062030A"/>
    <w:rsid w:val="00622295"/>
    <w:rsid w:val="006222DE"/>
    <w:rsid w:val="006274ED"/>
    <w:rsid w:val="006315EF"/>
    <w:rsid w:val="00632776"/>
    <w:rsid w:val="006507A0"/>
    <w:rsid w:val="006519E8"/>
    <w:rsid w:val="00652456"/>
    <w:rsid w:val="00652569"/>
    <w:rsid w:val="0065287D"/>
    <w:rsid w:val="0065417B"/>
    <w:rsid w:val="00665631"/>
    <w:rsid w:val="00665876"/>
    <w:rsid w:val="00666944"/>
    <w:rsid w:val="00667434"/>
    <w:rsid w:val="0067015C"/>
    <w:rsid w:val="006738F4"/>
    <w:rsid w:val="0068176B"/>
    <w:rsid w:val="006A0BA8"/>
    <w:rsid w:val="006A3509"/>
    <w:rsid w:val="006A41BC"/>
    <w:rsid w:val="006A676B"/>
    <w:rsid w:val="006B28DC"/>
    <w:rsid w:val="006B7870"/>
    <w:rsid w:val="006C69EE"/>
    <w:rsid w:val="006D1399"/>
    <w:rsid w:val="006E7593"/>
    <w:rsid w:val="006E7DE3"/>
    <w:rsid w:val="006E7E55"/>
    <w:rsid w:val="006F1F21"/>
    <w:rsid w:val="00705C72"/>
    <w:rsid w:val="00712C22"/>
    <w:rsid w:val="007159BA"/>
    <w:rsid w:val="0071600F"/>
    <w:rsid w:val="0072499C"/>
    <w:rsid w:val="007262E0"/>
    <w:rsid w:val="0073544D"/>
    <w:rsid w:val="00740D51"/>
    <w:rsid w:val="00741D4D"/>
    <w:rsid w:val="007440A4"/>
    <w:rsid w:val="00747B4F"/>
    <w:rsid w:val="00747BC4"/>
    <w:rsid w:val="0075190F"/>
    <w:rsid w:val="0075658D"/>
    <w:rsid w:val="00767BAC"/>
    <w:rsid w:val="007749DE"/>
    <w:rsid w:val="007777F1"/>
    <w:rsid w:val="0078123A"/>
    <w:rsid w:val="00782758"/>
    <w:rsid w:val="007844CC"/>
    <w:rsid w:val="00787E0F"/>
    <w:rsid w:val="007946DE"/>
    <w:rsid w:val="00794FDE"/>
    <w:rsid w:val="007A01A9"/>
    <w:rsid w:val="007A7215"/>
    <w:rsid w:val="007B3F88"/>
    <w:rsid w:val="007B64AF"/>
    <w:rsid w:val="007B6743"/>
    <w:rsid w:val="007B7114"/>
    <w:rsid w:val="007B71C0"/>
    <w:rsid w:val="007C55E0"/>
    <w:rsid w:val="007D2454"/>
    <w:rsid w:val="007E21DD"/>
    <w:rsid w:val="007E2B46"/>
    <w:rsid w:val="007E39E8"/>
    <w:rsid w:val="007E3AAA"/>
    <w:rsid w:val="007E42F9"/>
    <w:rsid w:val="007E6F5E"/>
    <w:rsid w:val="007E7057"/>
    <w:rsid w:val="007E70A3"/>
    <w:rsid w:val="008004C9"/>
    <w:rsid w:val="00804438"/>
    <w:rsid w:val="00805A90"/>
    <w:rsid w:val="00814D1D"/>
    <w:rsid w:val="00816D76"/>
    <w:rsid w:val="00817774"/>
    <w:rsid w:val="00817EC8"/>
    <w:rsid w:val="008204AF"/>
    <w:rsid w:val="008229CF"/>
    <w:rsid w:val="00831F09"/>
    <w:rsid w:val="00832CC3"/>
    <w:rsid w:val="00833A34"/>
    <w:rsid w:val="00836D1C"/>
    <w:rsid w:val="00844DD9"/>
    <w:rsid w:val="00857DC9"/>
    <w:rsid w:val="008610B0"/>
    <w:rsid w:val="00861FA4"/>
    <w:rsid w:val="0086237C"/>
    <w:rsid w:val="00863F92"/>
    <w:rsid w:val="0087196B"/>
    <w:rsid w:val="008750C1"/>
    <w:rsid w:val="00877BC1"/>
    <w:rsid w:val="00881EF4"/>
    <w:rsid w:val="00883485"/>
    <w:rsid w:val="00883686"/>
    <w:rsid w:val="00885ED5"/>
    <w:rsid w:val="008911F9"/>
    <w:rsid w:val="008918C2"/>
    <w:rsid w:val="00893F01"/>
    <w:rsid w:val="008A20A3"/>
    <w:rsid w:val="008A35F9"/>
    <w:rsid w:val="008A3E3E"/>
    <w:rsid w:val="008A75BB"/>
    <w:rsid w:val="008A7B69"/>
    <w:rsid w:val="008C3A34"/>
    <w:rsid w:val="008D2C81"/>
    <w:rsid w:val="008D49CB"/>
    <w:rsid w:val="008D6520"/>
    <w:rsid w:val="008E040F"/>
    <w:rsid w:val="008E0525"/>
    <w:rsid w:val="008E2B12"/>
    <w:rsid w:val="008E5485"/>
    <w:rsid w:val="008F03E8"/>
    <w:rsid w:val="008F1C0B"/>
    <w:rsid w:val="008F1FCB"/>
    <w:rsid w:val="008F3C92"/>
    <w:rsid w:val="008F48F6"/>
    <w:rsid w:val="00901061"/>
    <w:rsid w:val="00916B91"/>
    <w:rsid w:val="00922D4A"/>
    <w:rsid w:val="009255D0"/>
    <w:rsid w:val="00931067"/>
    <w:rsid w:val="009328FC"/>
    <w:rsid w:val="009451F5"/>
    <w:rsid w:val="00950908"/>
    <w:rsid w:val="0095201F"/>
    <w:rsid w:val="00961AA4"/>
    <w:rsid w:val="00961E2C"/>
    <w:rsid w:val="0096319F"/>
    <w:rsid w:val="00971A6C"/>
    <w:rsid w:val="0098076F"/>
    <w:rsid w:val="00981409"/>
    <w:rsid w:val="0098311B"/>
    <w:rsid w:val="009A5196"/>
    <w:rsid w:val="009A6FC6"/>
    <w:rsid w:val="009B22C3"/>
    <w:rsid w:val="009B5903"/>
    <w:rsid w:val="009C0E82"/>
    <w:rsid w:val="009C19B7"/>
    <w:rsid w:val="009C7229"/>
    <w:rsid w:val="009D4B2C"/>
    <w:rsid w:val="009D61D0"/>
    <w:rsid w:val="009F1CE2"/>
    <w:rsid w:val="009F1DE0"/>
    <w:rsid w:val="009F2BEA"/>
    <w:rsid w:val="009F3CF9"/>
    <w:rsid w:val="009F575A"/>
    <w:rsid w:val="009F63BE"/>
    <w:rsid w:val="00A017B0"/>
    <w:rsid w:val="00A02761"/>
    <w:rsid w:val="00A032FE"/>
    <w:rsid w:val="00A054E3"/>
    <w:rsid w:val="00A067A0"/>
    <w:rsid w:val="00A12653"/>
    <w:rsid w:val="00A17FB4"/>
    <w:rsid w:val="00A22733"/>
    <w:rsid w:val="00A22843"/>
    <w:rsid w:val="00A30F21"/>
    <w:rsid w:val="00A317B7"/>
    <w:rsid w:val="00A336BC"/>
    <w:rsid w:val="00A500DC"/>
    <w:rsid w:val="00A528FD"/>
    <w:rsid w:val="00A63272"/>
    <w:rsid w:val="00A64704"/>
    <w:rsid w:val="00A64CC2"/>
    <w:rsid w:val="00A80CF9"/>
    <w:rsid w:val="00A84BA2"/>
    <w:rsid w:val="00A87D94"/>
    <w:rsid w:val="00A90E21"/>
    <w:rsid w:val="00A91796"/>
    <w:rsid w:val="00A93548"/>
    <w:rsid w:val="00A938D4"/>
    <w:rsid w:val="00AA4F1B"/>
    <w:rsid w:val="00AA74B5"/>
    <w:rsid w:val="00AB3BA8"/>
    <w:rsid w:val="00AB48F2"/>
    <w:rsid w:val="00AB5892"/>
    <w:rsid w:val="00AC39F5"/>
    <w:rsid w:val="00AD06A6"/>
    <w:rsid w:val="00AD09C7"/>
    <w:rsid w:val="00AD252D"/>
    <w:rsid w:val="00AD4D62"/>
    <w:rsid w:val="00AE0454"/>
    <w:rsid w:val="00AE5FE2"/>
    <w:rsid w:val="00AE655B"/>
    <w:rsid w:val="00AE6DB2"/>
    <w:rsid w:val="00AE7A07"/>
    <w:rsid w:val="00AF0D6D"/>
    <w:rsid w:val="00AF25ED"/>
    <w:rsid w:val="00B11122"/>
    <w:rsid w:val="00B23D16"/>
    <w:rsid w:val="00B36F69"/>
    <w:rsid w:val="00B37492"/>
    <w:rsid w:val="00B455B7"/>
    <w:rsid w:val="00B471CF"/>
    <w:rsid w:val="00B50589"/>
    <w:rsid w:val="00B50596"/>
    <w:rsid w:val="00B526D3"/>
    <w:rsid w:val="00B60F59"/>
    <w:rsid w:val="00B71CAD"/>
    <w:rsid w:val="00B74E35"/>
    <w:rsid w:val="00B75920"/>
    <w:rsid w:val="00B85B73"/>
    <w:rsid w:val="00B91829"/>
    <w:rsid w:val="00B93178"/>
    <w:rsid w:val="00B93EDA"/>
    <w:rsid w:val="00B96BA3"/>
    <w:rsid w:val="00B96F36"/>
    <w:rsid w:val="00BA4989"/>
    <w:rsid w:val="00BA4ABD"/>
    <w:rsid w:val="00BB27F8"/>
    <w:rsid w:val="00BB4054"/>
    <w:rsid w:val="00BC3E51"/>
    <w:rsid w:val="00BD0AB0"/>
    <w:rsid w:val="00BD148E"/>
    <w:rsid w:val="00BD24F1"/>
    <w:rsid w:val="00BD2B9D"/>
    <w:rsid w:val="00BE1E8A"/>
    <w:rsid w:val="00BE2535"/>
    <w:rsid w:val="00BE49B8"/>
    <w:rsid w:val="00BE4B47"/>
    <w:rsid w:val="00BE6BFA"/>
    <w:rsid w:val="00BF0DC8"/>
    <w:rsid w:val="00BF1CB6"/>
    <w:rsid w:val="00BF3B11"/>
    <w:rsid w:val="00BF3DF7"/>
    <w:rsid w:val="00C00642"/>
    <w:rsid w:val="00C03C38"/>
    <w:rsid w:val="00C15105"/>
    <w:rsid w:val="00C15FAB"/>
    <w:rsid w:val="00C167A3"/>
    <w:rsid w:val="00C23C7C"/>
    <w:rsid w:val="00C2774C"/>
    <w:rsid w:val="00C34403"/>
    <w:rsid w:val="00C40B36"/>
    <w:rsid w:val="00C40E11"/>
    <w:rsid w:val="00C51EAF"/>
    <w:rsid w:val="00C54CA0"/>
    <w:rsid w:val="00C55F51"/>
    <w:rsid w:val="00C62721"/>
    <w:rsid w:val="00C62BCE"/>
    <w:rsid w:val="00C65DD3"/>
    <w:rsid w:val="00C720C1"/>
    <w:rsid w:val="00C75555"/>
    <w:rsid w:val="00C81A4F"/>
    <w:rsid w:val="00C83F85"/>
    <w:rsid w:val="00C85817"/>
    <w:rsid w:val="00C85B3D"/>
    <w:rsid w:val="00C90D32"/>
    <w:rsid w:val="00C9735C"/>
    <w:rsid w:val="00C97862"/>
    <w:rsid w:val="00CA553F"/>
    <w:rsid w:val="00CA5FD8"/>
    <w:rsid w:val="00CB4D08"/>
    <w:rsid w:val="00CB5D07"/>
    <w:rsid w:val="00CC1B0E"/>
    <w:rsid w:val="00CD1C89"/>
    <w:rsid w:val="00CE2E85"/>
    <w:rsid w:val="00CE4352"/>
    <w:rsid w:val="00CE6471"/>
    <w:rsid w:val="00CE7BB4"/>
    <w:rsid w:val="00CF0C69"/>
    <w:rsid w:val="00CF5093"/>
    <w:rsid w:val="00D05FFA"/>
    <w:rsid w:val="00D07804"/>
    <w:rsid w:val="00D07C30"/>
    <w:rsid w:val="00D31880"/>
    <w:rsid w:val="00D32A92"/>
    <w:rsid w:val="00D34E46"/>
    <w:rsid w:val="00D40B23"/>
    <w:rsid w:val="00D4320F"/>
    <w:rsid w:val="00D45E65"/>
    <w:rsid w:val="00D4637C"/>
    <w:rsid w:val="00D51D43"/>
    <w:rsid w:val="00D53256"/>
    <w:rsid w:val="00D5672F"/>
    <w:rsid w:val="00D56F32"/>
    <w:rsid w:val="00D6079E"/>
    <w:rsid w:val="00D662EF"/>
    <w:rsid w:val="00D673D5"/>
    <w:rsid w:val="00D67ACF"/>
    <w:rsid w:val="00D72162"/>
    <w:rsid w:val="00D73A32"/>
    <w:rsid w:val="00D756FF"/>
    <w:rsid w:val="00D7773D"/>
    <w:rsid w:val="00D820CE"/>
    <w:rsid w:val="00D83054"/>
    <w:rsid w:val="00D87219"/>
    <w:rsid w:val="00D907E6"/>
    <w:rsid w:val="00D9083E"/>
    <w:rsid w:val="00D9247D"/>
    <w:rsid w:val="00D92B85"/>
    <w:rsid w:val="00DA0840"/>
    <w:rsid w:val="00DA54A4"/>
    <w:rsid w:val="00DB4B25"/>
    <w:rsid w:val="00DB548C"/>
    <w:rsid w:val="00DC065B"/>
    <w:rsid w:val="00DC3A93"/>
    <w:rsid w:val="00DD690B"/>
    <w:rsid w:val="00DE76F4"/>
    <w:rsid w:val="00DF0154"/>
    <w:rsid w:val="00E01210"/>
    <w:rsid w:val="00E03B6A"/>
    <w:rsid w:val="00E13C51"/>
    <w:rsid w:val="00E16FBF"/>
    <w:rsid w:val="00E17B5A"/>
    <w:rsid w:val="00E22C6B"/>
    <w:rsid w:val="00E25AE4"/>
    <w:rsid w:val="00E27EE8"/>
    <w:rsid w:val="00E32D05"/>
    <w:rsid w:val="00E3310E"/>
    <w:rsid w:val="00E33B73"/>
    <w:rsid w:val="00E47944"/>
    <w:rsid w:val="00E50A38"/>
    <w:rsid w:val="00E526A5"/>
    <w:rsid w:val="00E528A7"/>
    <w:rsid w:val="00E54FB1"/>
    <w:rsid w:val="00E57217"/>
    <w:rsid w:val="00E6225A"/>
    <w:rsid w:val="00E6319B"/>
    <w:rsid w:val="00E66F5D"/>
    <w:rsid w:val="00E70F59"/>
    <w:rsid w:val="00E81968"/>
    <w:rsid w:val="00E861C1"/>
    <w:rsid w:val="00E90DF3"/>
    <w:rsid w:val="00EA326A"/>
    <w:rsid w:val="00EA338A"/>
    <w:rsid w:val="00EA538E"/>
    <w:rsid w:val="00EB7D50"/>
    <w:rsid w:val="00EC1E07"/>
    <w:rsid w:val="00EC2704"/>
    <w:rsid w:val="00EC553C"/>
    <w:rsid w:val="00EC6503"/>
    <w:rsid w:val="00EC68E6"/>
    <w:rsid w:val="00ED1432"/>
    <w:rsid w:val="00EE0B0A"/>
    <w:rsid w:val="00EE278E"/>
    <w:rsid w:val="00EF0FCB"/>
    <w:rsid w:val="00EF12CE"/>
    <w:rsid w:val="00EF1532"/>
    <w:rsid w:val="00F01446"/>
    <w:rsid w:val="00F10FE4"/>
    <w:rsid w:val="00F11557"/>
    <w:rsid w:val="00F11F09"/>
    <w:rsid w:val="00F1502A"/>
    <w:rsid w:val="00F1570A"/>
    <w:rsid w:val="00F1648E"/>
    <w:rsid w:val="00F24289"/>
    <w:rsid w:val="00F24508"/>
    <w:rsid w:val="00F2603B"/>
    <w:rsid w:val="00F30CCE"/>
    <w:rsid w:val="00F314FC"/>
    <w:rsid w:val="00F31B55"/>
    <w:rsid w:val="00F370F5"/>
    <w:rsid w:val="00F37888"/>
    <w:rsid w:val="00F379B5"/>
    <w:rsid w:val="00F54E5C"/>
    <w:rsid w:val="00F627AE"/>
    <w:rsid w:val="00F73CB3"/>
    <w:rsid w:val="00F753CE"/>
    <w:rsid w:val="00F81826"/>
    <w:rsid w:val="00F840CB"/>
    <w:rsid w:val="00F8555C"/>
    <w:rsid w:val="00F861F5"/>
    <w:rsid w:val="00F93430"/>
    <w:rsid w:val="00FA1D68"/>
    <w:rsid w:val="00FB1996"/>
    <w:rsid w:val="00FC3E40"/>
    <w:rsid w:val="00FD3155"/>
    <w:rsid w:val="00FD66C2"/>
    <w:rsid w:val="00FD7741"/>
    <w:rsid w:val="00FE02F8"/>
    <w:rsid w:val="00FE0409"/>
    <w:rsid w:val="00FE2C50"/>
    <w:rsid w:val="00FE68C8"/>
    <w:rsid w:val="00FF005A"/>
    <w:rsid w:val="00FF1B98"/>
    <w:rsid w:val="00FF7674"/>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BB823"/>
  <w15:chartTrackingRefBased/>
  <w15:docId w15:val="{29AB82D0-F3CC-4313-A3B0-DA7277118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E0F"/>
  </w:style>
  <w:style w:type="paragraph" w:styleId="Heading1">
    <w:name w:val="heading 1"/>
    <w:basedOn w:val="Normal"/>
    <w:next w:val="Normal"/>
    <w:link w:val="Heading1Char"/>
    <w:uiPriority w:val="9"/>
    <w:qFormat/>
    <w:rsid w:val="00787E0F"/>
    <w:pPr>
      <w:keepNext/>
      <w:keepLines/>
      <w:numPr>
        <w:numId w:val="1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787E0F"/>
    <w:pPr>
      <w:keepNext/>
      <w:keepLines/>
      <w:numPr>
        <w:ilvl w:val="1"/>
        <w:numId w:val="1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787E0F"/>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787E0F"/>
    <w:pPr>
      <w:keepNext/>
      <w:keepLines/>
      <w:numPr>
        <w:ilvl w:val="3"/>
        <w:numId w:val="1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787E0F"/>
    <w:pPr>
      <w:keepNext/>
      <w:keepLines/>
      <w:numPr>
        <w:ilvl w:val="4"/>
        <w:numId w:val="12"/>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787E0F"/>
    <w:pPr>
      <w:keepNext/>
      <w:keepLines/>
      <w:numPr>
        <w:ilvl w:val="5"/>
        <w:numId w:val="12"/>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787E0F"/>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87E0F"/>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87E0F"/>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7E0F"/>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787E0F"/>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787E0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787E0F"/>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787E0F"/>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787E0F"/>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787E0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87E0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87E0F"/>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787E0F"/>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787E0F"/>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787E0F"/>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787E0F"/>
    <w:rPr>
      <w:color w:val="5A5A5A" w:themeColor="text1" w:themeTint="A5"/>
      <w:spacing w:val="10"/>
    </w:rPr>
  </w:style>
  <w:style w:type="paragraph" w:styleId="Quote">
    <w:name w:val="Quote"/>
    <w:basedOn w:val="Normal"/>
    <w:next w:val="Normal"/>
    <w:link w:val="QuoteChar"/>
    <w:uiPriority w:val="29"/>
    <w:qFormat/>
    <w:rsid w:val="00787E0F"/>
    <w:pPr>
      <w:spacing w:before="160"/>
      <w:ind w:left="720" w:right="720"/>
    </w:pPr>
    <w:rPr>
      <w:i/>
      <w:iCs/>
      <w:color w:val="000000" w:themeColor="text1"/>
    </w:rPr>
  </w:style>
  <w:style w:type="character" w:customStyle="1" w:styleId="QuoteChar">
    <w:name w:val="Quote Char"/>
    <w:basedOn w:val="DefaultParagraphFont"/>
    <w:link w:val="Quote"/>
    <w:uiPriority w:val="29"/>
    <w:rsid w:val="00787E0F"/>
    <w:rPr>
      <w:i/>
      <w:iCs/>
      <w:color w:val="000000" w:themeColor="text1"/>
    </w:rPr>
  </w:style>
  <w:style w:type="paragraph" w:styleId="ListParagraph">
    <w:name w:val="List Paragraph"/>
    <w:basedOn w:val="Normal"/>
    <w:uiPriority w:val="34"/>
    <w:qFormat/>
    <w:rsid w:val="007B71C0"/>
    <w:pPr>
      <w:ind w:left="720"/>
      <w:contextualSpacing/>
    </w:pPr>
  </w:style>
  <w:style w:type="character" w:styleId="IntenseEmphasis">
    <w:name w:val="Intense Emphasis"/>
    <w:basedOn w:val="DefaultParagraphFont"/>
    <w:uiPriority w:val="21"/>
    <w:qFormat/>
    <w:rsid w:val="00787E0F"/>
    <w:rPr>
      <w:b/>
      <w:bCs/>
      <w:i/>
      <w:iCs/>
      <w:caps/>
    </w:rPr>
  </w:style>
  <w:style w:type="paragraph" w:styleId="IntenseQuote">
    <w:name w:val="Intense Quote"/>
    <w:basedOn w:val="Normal"/>
    <w:next w:val="Normal"/>
    <w:link w:val="IntenseQuoteChar"/>
    <w:uiPriority w:val="30"/>
    <w:qFormat/>
    <w:rsid w:val="00787E0F"/>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787E0F"/>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787E0F"/>
    <w:rPr>
      <w:b/>
      <w:bCs/>
      <w:smallCaps/>
      <w:u w:val="single"/>
    </w:rPr>
  </w:style>
  <w:style w:type="character" w:styleId="PlaceholderText">
    <w:name w:val="Placeholder Text"/>
    <w:basedOn w:val="DefaultParagraphFont"/>
    <w:uiPriority w:val="99"/>
    <w:semiHidden/>
    <w:rsid w:val="00AD06A6"/>
    <w:rPr>
      <w:color w:val="666666"/>
    </w:rPr>
  </w:style>
  <w:style w:type="paragraph" w:styleId="Bibliography">
    <w:name w:val="Bibliography"/>
    <w:basedOn w:val="Normal"/>
    <w:next w:val="Normal"/>
    <w:uiPriority w:val="37"/>
    <w:unhideWhenUsed/>
    <w:rsid w:val="003D02F4"/>
  </w:style>
  <w:style w:type="paragraph" w:styleId="Caption">
    <w:name w:val="caption"/>
    <w:basedOn w:val="Normal"/>
    <w:next w:val="Normal"/>
    <w:uiPriority w:val="35"/>
    <w:unhideWhenUsed/>
    <w:qFormat/>
    <w:rsid w:val="00787E0F"/>
    <w:pPr>
      <w:spacing w:after="200" w:line="240" w:lineRule="auto"/>
    </w:pPr>
    <w:rPr>
      <w:i/>
      <w:iCs/>
      <w:color w:val="0E2841" w:themeColor="text2"/>
      <w:sz w:val="18"/>
      <w:szCs w:val="18"/>
    </w:rPr>
  </w:style>
  <w:style w:type="character" w:styleId="Strong">
    <w:name w:val="Strong"/>
    <w:basedOn w:val="DefaultParagraphFont"/>
    <w:uiPriority w:val="22"/>
    <w:qFormat/>
    <w:rsid w:val="00787E0F"/>
    <w:rPr>
      <w:b/>
      <w:bCs/>
      <w:color w:val="000000" w:themeColor="text1"/>
    </w:rPr>
  </w:style>
  <w:style w:type="character" w:styleId="Emphasis">
    <w:name w:val="Emphasis"/>
    <w:basedOn w:val="DefaultParagraphFont"/>
    <w:uiPriority w:val="20"/>
    <w:qFormat/>
    <w:rsid w:val="00787E0F"/>
    <w:rPr>
      <w:i/>
      <w:iCs/>
      <w:color w:val="auto"/>
    </w:rPr>
  </w:style>
  <w:style w:type="paragraph" w:styleId="NoSpacing">
    <w:name w:val="No Spacing"/>
    <w:uiPriority w:val="1"/>
    <w:qFormat/>
    <w:rsid w:val="00787E0F"/>
    <w:pPr>
      <w:spacing w:after="0" w:line="240" w:lineRule="auto"/>
    </w:pPr>
  </w:style>
  <w:style w:type="character" w:styleId="SubtleEmphasis">
    <w:name w:val="Subtle Emphasis"/>
    <w:basedOn w:val="DefaultParagraphFont"/>
    <w:uiPriority w:val="19"/>
    <w:qFormat/>
    <w:rsid w:val="00787E0F"/>
    <w:rPr>
      <w:i/>
      <w:iCs/>
      <w:color w:val="404040" w:themeColor="text1" w:themeTint="BF"/>
    </w:rPr>
  </w:style>
  <w:style w:type="character" w:styleId="SubtleReference">
    <w:name w:val="Subtle Reference"/>
    <w:basedOn w:val="DefaultParagraphFont"/>
    <w:uiPriority w:val="31"/>
    <w:qFormat/>
    <w:rsid w:val="00787E0F"/>
    <w:rPr>
      <w:smallCaps/>
      <w:color w:val="404040" w:themeColor="text1" w:themeTint="BF"/>
      <w:u w:val="single" w:color="7F7F7F" w:themeColor="text1" w:themeTint="80"/>
    </w:rPr>
  </w:style>
  <w:style w:type="character" w:styleId="BookTitle">
    <w:name w:val="Book Title"/>
    <w:basedOn w:val="DefaultParagraphFont"/>
    <w:uiPriority w:val="33"/>
    <w:qFormat/>
    <w:rsid w:val="00787E0F"/>
    <w:rPr>
      <w:b w:val="0"/>
      <w:bCs w:val="0"/>
      <w:smallCaps/>
      <w:spacing w:val="5"/>
    </w:rPr>
  </w:style>
  <w:style w:type="paragraph" w:styleId="TOCHeading">
    <w:name w:val="TOC Heading"/>
    <w:basedOn w:val="Heading1"/>
    <w:next w:val="Normal"/>
    <w:uiPriority w:val="39"/>
    <w:semiHidden/>
    <w:unhideWhenUsed/>
    <w:qFormat/>
    <w:rsid w:val="00787E0F"/>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microsoft.com/office/2007/relationships/hdphoto" Target="media/hdphoto1.wdp"/><Relationship Id="rId18" Type="http://schemas.openxmlformats.org/officeDocument/2006/relationships/image" Target="media/image12.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5.jpeg"/><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1.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jpg"/><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jpeg"/><Relationship Id="rId24" Type="http://schemas.openxmlformats.org/officeDocument/2006/relationships/image" Target="media/image18.jpeg"/><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7.jpeg"/><Relationship Id="rId10" Type="http://schemas.openxmlformats.org/officeDocument/2006/relationships/image" Target="media/image5.jpg"/><Relationship Id="rId19" Type="http://schemas.openxmlformats.org/officeDocument/2006/relationships/image" Target="media/image13.jp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8.png"/><Relationship Id="rId22"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B66EA1-72C5-49A8-BFC2-E0F5CE9E7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5</TotalTime>
  <Pages>10</Pages>
  <Words>19577</Words>
  <Characters>111590</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Smith</dc:creator>
  <cp:keywords/>
  <dc:description/>
  <cp:lastModifiedBy>Ethan Smith</cp:lastModifiedBy>
  <cp:revision>581</cp:revision>
  <cp:lastPrinted>2025-08-20T09:04:00Z</cp:lastPrinted>
  <dcterms:created xsi:type="dcterms:W3CDTF">2025-08-18T10:31:00Z</dcterms:created>
  <dcterms:modified xsi:type="dcterms:W3CDTF">2025-08-20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WtrR1HyZ"/&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